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1AD4F778"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w:t>
      </w:r>
      <w:r w:rsidR="00726EDB">
        <w:rPr>
          <w:rFonts w:cstheme="minorHAnsi"/>
          <w:bCs/>
        </w:rPr>
        <w:t>measures could</w:t>
      </w:r>
      <w:r>
        <w:rPr>
          <w:rFonts w:cstheme="minorHAnsi"/>
          <w:bCs/>
        </w:rPr>
        <w:t xml:space="preserve">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47F2F7D"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2656F5">
        <w:rPr>
          <w:bCs/>
        </w:rPr>
        <w:instrText xml:space="preserve"> ADDIN EN.CITE </w:instrText>
      </w:r>
      <w:r w:rsidR="002656F5">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2656F5">
        <w:rPr>
          <w:bCs/>
        </w:rPr>
        <w:instrText xml:space="preserve"> ADDIN EN.CITE.DATA </w:instrText>
      </w:r>
      <w:r w:rsidR="002656F5">
        <w:rPr>
          <w:bCs/>
        </w:rPr>
      </w:r>
      <w:r w:rsidR="002656F5">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2656F5">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005D8B6D"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2656F5">
        <w:instrText xml:space="preserve"> ADDIN EN.CITE </w:instrText>
      </w:r>
      <w:r w:rsidR="002656F5">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2656F5">
        <w:instrText xml:space="preserve"> ADDIN EN.CITE.DATA </w:instrText>
      </w:r>
      <w:r w:rsidR="002656F5">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726EDB">
        <w:t xml:space="preserve">have </w:t>
      </w:r>
      <w:r w:rsidR="0084700F" w:rsidRPr="0098412A">
        <w:t xml:space="preserve">been identified in AMR literature </w:t>
      </w:r>
      <w:r w:rsidR="00775151" w:rsidRPr="0098412A">
        <w:fldChar w:fldCharType="begin"/>
      </w:r>
      <w:r w:rsidR="002656F5">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2656F5">
        <w:instrText xml:space="preserve"> ADDIN EN.CITE </w:instrText>
      </w:r>
      <w:r w:rsidR="002656F5">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2656F5">
        <w:instrText xml:space="preserve"> ADDIN EN.CITE.DATA </w:instrText>
      </w:r>
      <w:r w:rsidR="002656F5">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2656F5">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metaphylaxis or prophylaxis by 2022</w:t>
      </w:r>
      <w:r w:rsidR="00F545E4">
        <w:t xml:space="preserve"> </w:t>
      </w:r>
      <w:r w:rsidR="00FC2259">
        <w:fldChar w:fldCharType="begin"/>
      </w:r>
      <w:r w:rsidR="002656F5">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2656F5">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760E80B9"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2656F5">
        <w:instrText xml:space="preserve"> ADDIN EN.CITE &lt;EndNote&gt;&lt;Cite&gt;&lt;Author&gt;Niewiadomska&lt;/Author&gt;&lt;Year&gt;2019&lt;/Year&gt;&lt;RecNum&gt;13&lt;/RecNum&gt;&lt;DisplayText&gt;(11)&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2656F5">
        <w:instrText xml:space="preserve"> ADDIN EN.CITE </w:instrText>
      </w:r>
      <w:r w:rsidR="002656F5">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2656F5">
        <w:instrText xml:space="preserve"> ADDIN EN.CITE.DATA </w:instrText>
      </w:r>
      <w:r w:rsidR="002656F5">
        <w:fldChar w:fldCharType="end"/>
      </w:r>
      <w:r w:rsidR="00250542">
        <w:fldChar w:fldCharType="separate"/>
      </w:r>
      <w:r w:rsidR="005D2ABA">
        <w:rPr>
          <w:noProof/>
        </w:rPr>
        <w:t>(12-17)</w:t>
      </w:r>
      <w:r w:rsidR="00250542">
        <w:fldChar w:fldCharType="end"/>
      </w:r>
      <w:r w:rsidR="00135359">
        <w:t>. Nevertheless</w:t>
      </w:r>
      <w:r w:rsidR="00726EDB">
        <w:t>,</w:t>
      </w:r>
      <w:r>
        <w:t xml:space="preserve"> significant knowledge gaps </w:t>
      </w:r>
      <w:r>
        <w:lastRenderedPageBreak/>
        <w:t>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2656F5">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264B08AA"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2656F5">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02551D70" w:rsidR="008D5DB0" w:rsidRPr="00726EDB" w:rsidRDefault="00670C69" w:rsidP="00713317">
      <w:pPr>
        <w:pStyle w:val="NoSpacing"/>
        <w:spacing w:line="360" w:lineRule="auto"/>
        <w:jc w:val="center"/>
        <w:rPr>
          <w:highlight w:val="yellow"/>
        </w:rPr>
      </w:pPr>
      <w:r w:rsidRPr="00726EDB">
        <w:rPr>
          <w:noProof/>
          <w:highlight w:val="yellow"/>
          <w:lang w:eastAsia="en-GB"/>
        </w:rPr>
        <w:drawing>
          <wp:inline distT="0" distB="0" distL="0" distR="0" wp14:anchorId="4E18B389" wp14:editId="3566A0AC">
            <wp:extent cx="5633720" cy="476733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9237" cy="4780469"/>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sidRPr="00726EDB">
        <w:rPr>
          <w:b/>
          <w:highlight w:val="yellow"/>
        </w:rPr>
        <w:t>Figure 1</w:t>
      </w:r>
      <w:r w:rsidR="00E36D15" w:rsidRPr="00726EDB">
        <w:rPr>
          <w:b/>
          <w:highlight w:val="yellow"/>
        </w:rPr>
        <w:t>.</w:t>
      </w:r>
      <w:r w:rsidRPr="00726EDB">
        <w:rPr>
          <w:b/>
          <w:highlight w:val="yellow"/>
        </w:rPr>
        <w:t xml:space="preserve"> Model structure describing the transmission of foodborne pathogens between/within livestock and human populations. </w:t>
      </w:r>
      <w:r w:rsidRPr="00726EDB">
        <w:rPr>
          <w:bCs/>
          <w:highlight w:val="yellow"/>
        </w:rPr>
        <w:t>Model equations and parameters can be found described in the supplementary material (Table S2).</w:t>
      </w:r>
    </w:p>
    <w:p w14:paraId="01F8347B" w14:textId="77777777" w:rsidR="00E10347" w:rsidRDefault="00E10347" w:rsidP="008D5DB0">
      <w:pPr>
        <w:pStyle w:val="NoSpacing"/>
        <w:spacing w:line="360" w:lineRule="auto"/>
        <w:jc w:val="both"/>
      </w:pPr>
    </w:p>
    <w:p w14:paraId="74925470" w14:textId="2D0544E5" w:rsidR="00C95575" w:rsidRPr="002D75BB" w:rsidRDefault="008D5DB0" w:rsidP="008D5DB0">
      <w:pPr>
        <w:pStyle w:val="NoSpacing"/>
        <w:spacing w:line="360" w:lineRule="auto"/>
        <w:jc w:val="both"/>
        <w:rPr>
          <w:rFonts w:eastAsiaTheme="minorEastAsia"/>
          <w:iCs/>
        </w:rPr>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as chosen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r w:rsidRPr="00D67AE7">
        <w:t>r</w:t>
      </w:r>
      <w:r w:rsidRPr="00D67AE7">
        <w:rPr>
          <w:vertAlign w:val="subscript"/>
        </w:rPr>
        <w:t>H</w:t>
      </w:r>
      <w:r w:rsidRPr="00C96CDC">
        <w:t xml:space="preserve"> and </w:t>
      </w:r>
      <w:r w:rsidRPr="00D67AE7">
        <w:t>r</w:t>
      </w:r>
      <w:r w:rsidRPr="00D67AE7">
        <w:rPr>
          <w:vertAlign w:val="subscript"/>
        </w:rPr>
        <w:t>A</w:t>
      </w:r>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6EBFAE17" w:rsidR="00B104B4" w:rsidRDefault="00B104B4" w:rsidP="00B104B4">
      <w:pPr>
        <w:pStyle w:val="NoSpacing"/>
        <w:spacing w:line="360" w:lineRule="auto"/>
        <w:jc w:val="both"/>
        <w:rPr>
          <w:rFonts w:cstheme="minorHAnsi"/>
        </w:rPr>
      </w:pPr>
      <w:r>
        <w:rPr>
          <w:rFonts w:cstheme="minorHAnsi"/>
        </w:rPr>
        <w:t>We use a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2656F5">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2656F5">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257D2DB6"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w:t>
      </w:r>
      <w:r w:rsidR="00210325">
        <w:rPr>
          <w:rFonts w:eastAsiaTheme="minorEastAsia" w:cstheme="minorHAnsi"/>
          <w:iCs/>
        </w:rPr>
        <w:lastRenderedPageBreak/>
        <w:t>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This was calculated directly from model output as the daily proportion of newly infected humans multiplied by the EU population size and then scaled by 100,000 (</w:t>
      </w:r>
      <w:r w:rsidR="001F0269" w:rsidRPr="001F0269">
        <w:rPr>
          <w:rFonts w:eastAsiaTheme="minorEastAsia" w:cstheme="minorHAnsi"/>
          <w:b/>
          <w:iCs/>
          <w:highlight w:val="yellow"/>
        </w:rPr>
        <w:t>cite</w:t>
      </w:r>
      <w:r w:rsidR="001F0269">
        <w:rPr>
          <w:rFonts w:eastAsiaTheme="minorEastAsia" w:cstheme="minorHAnsi"/>
          <w:iCs/>
        </w:rPr>
        <w:t>)</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19853E2B"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 xml:space="preserve">using the “rootSol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r</w:t>
      </w:r>
      <w:r w:rsidR="0019711E" w:rsidRPr="005350CF">
        <w:rPr>
          <w:rFonts w:eastAsiaTheme="minorEastAsia" w:cstheme="minorHAnsi"/>
          <w:iCs/>
          <w:vertAlign w:val="subscript"/>
        </w:rPr>
        <w:t>H</w:t>
      </w:r>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8A18D4F"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2656F5">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546F9391" w:rsidR="00FD79ED"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 xml:space="preserve">As a key part of our model is to assess dynamics following a withdrawal in livestock antibiotic usage, it is critical that the model is able to reproduce the relationship between livestock antibiotic usage and resistance. Therefore, we fit this livestock portion of the model to this relationship between usage and resistance using surveillance data. </w:t>
      </w:r>
      <w:r w:rsidR="008321D5">
        <w:rPr>
          <w:rFonts w:cstheme="minorHAnsi"/>
        </w:rPr>
        <w:t>R</w:t>
      </w:r>
      <w:r w:rsidR="008321D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2656F5">
        <w:rPr>
          <w:bCs/>
        </w:rPr>
        <w:instrText xml:space="preserve"> ADDIN EN.CITE </w:instrText>
      </w:r>
      <w:r w:rsidR="002656F5">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2656F5">
        <w:rPr>
          <w:bCs/>
        </w:rPr>
        <w:instrText xml:space="preserve"> ADDIN EN.CITE.DATA </w:instrText>
      </w:r>
      <w:r w:rsidR="002656F5">
        <w:rPr>
          <w:bCs/>
        </w:rPr>
      </w:r>
      <w:r w:rsidR="002656F5">
        <w:rPr>
          <w:bCs/>
        </w:rPr>
        <w:fldChar w:fldCharType="end"/>
      </w:r>
      <w:r w:rsidR="008321D5" w:rsidRPr="003C4859">
        <w:rPr>
          <w:bCs/>
        </w:rPr>
      </w:r>
      <w:r w:rsidR="008321D5" w:rsidRPr="003C4859">
        <w:rPr>
          <w:bCs/>
        </w:rPr>
        <w:fldChar w:fldCharType="separate"/>
      </w:r>
      <w:r w:rsidR="008321D5">
        <w:rPr>
          <w:bCs/>
          <w:noProof/>
        </w:rPr>
        <w:t>(22-27)</w:t>
      </w:r>
      <w:r w:rsidR="008321D5" w:rsidRPr="003C4859">
        <w:rPr>
          <w:bCs/>
        </w:rPr>
        <w:fldChar w:fldCharType="end"/>
      </w:r>
      <w:r w:rsidR="008321D5">
        <w:t xml:space="preserve">. Antibiotic sales data was obtained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jgtMzI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2656F5">
        <w:instrText xml:space="preserve"> ADDIN EN.CITE </w:instrText>
      </w:r>
      <w:r w:rsidR="002656F5">
        <w:fldChar w:fldCharType="begin">
          <w:fldData xml:space="preserve">PEVuZE5vdGU+PENpdGU+PEF1dGhvcj5FdXJvcGVhbiBNZWRpY2luZXMgQWdlbmN5PC9BdXRob3I+
PFllYXI+MjAxNjwvWWVhcj48UmVjTnVtPjIyNDwvUmVjTnVtPjxEaXNwbGF5VGV4dD4oMjgtMzI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2656F5">
        <w:instrText xml:space="preserve"> ADDIN EN.CITE.DATA </w:instrText>
      </w:r>
      <w:r w:rsidR="002656F5">
        <w:fldChar w:fldCharType="end"/>
      </w:r>
      <w:r w:rsidR="002656F5">
        <w:fldChar w:fldCharType="separate"/>
      </w:r>
      <w:r w:rsidR="002656F5">
        <w:rPr>
          <w:noProof/>
        </w:rPr>
        <w:t>(28-32)</w:t>
      </w:r>
      <w:r w:rsidR="002656F5">
        <w:fldChar w:fldCharType="end"/>
      </w:r>
      <w:r w:rsidR="008321D5">
        <w:t xml:space="preserve">. </w:t>
      </w:r>
      <w:r w:rsidR="008321D5">
        <w:rPr>
          <w:rFonts w:cstheme="minorHAnsi"/>
        </w:rPr>
        <w:t xml:space="preserve">ESVAC antibiotic sales data is found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w:t>
      </w:r>
      <w:r w:rsidR="008321D5">
        <w:rPr>
          <w:rFonts w:cstheme="minorHAnsi"/>
        </w:rPr>
        <w:lastRenderedPageBreak/>
        <w:t xml:space="preserve">of this can be found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to be a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2D940D97"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 xml:space="preserve">2018 </w:t>
      </w:r>
      <w:r w:rsidR="00097C81" w:rsidRPr="003C4859">
        <w:t>(</w:t>
      </w:r>
      <w:r w:rsidR="002D2392" w:rsidRPr="00DD0624">
        <w:rPr>
          <w:b/>
          <w:highlight w:val="yellow"/>
        </w:rPr>
        <w:t xml:space="preserve">Figure </w:t>
      </w:r>
      <w:r w:rsidR="00DD0624" w:rsidRPr="00DD0624">
        <w:rPr>
          <w:b/>
          <w:highlight w:val="yellow"/>
        </w:rPr>
        <w:t>SX…</w:t>
      </w:r>
      <w:r w:rsidR="002D2392" w:rsidRPr="003C4859">
        <w:t>)</w:t>
      </w:r>
      <w:r w:rsidR="002D2392" w:rsidRPr="003C4859">
        <w:rPr>
          <w:rFonts w:cstheme="minorHAnsi"/>
        </w:rPr>
        <w:t>.</w:t>
      </w:r>
      <w:r w:rsidR="002D2392">
        <w:rPr>
          <w:rFonts w:cstheme="minorHAnsi"/>
        </w:rPr>
        <w:t xml:space="preserve"> </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53F81A84"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2656F5">
        <w:instrText xml:space="preserve"> ADDIN EN.CITE </w:instrText>
      </w:r>
      <w:r w:rsidR="002656F5">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2656F5">
        <w:instrText xml:space="preserve"> ADDIN EN.CITE.DATA </w:instrText>
      </w:r>
      <w:r w:rsidR="002656F5">
        <w:fldChar w:fldCharType="end"/>
      </w:r>
      <w:r w:rsidR="00623789">
        <w:fldChar w:fldCharType="separate"/>
      </w:r>
      <w:r w:rsidR="00997025">
        <w:rPr>
          <w:noProof/>
        </w:rPr>
        <w:t>(28-33)</w:t>
      </w:r>
      <w:r w:rsidR="00623789">
        <w:fldChar w:fldCharType="end"/>
      </w:r>
      <w:r>
        <w:t xml:space="preserve">. We </w:t>
      </w:r>
      <w:r w:rsidR="00DD0624">
        <w:t xml:space="preserve">use </w:t>
      </w:r>
      <w:r>
        <w:t>the relationship between sales/usage and resistance</w:t>
      </w:r>
      <w:r w:rsidR="00731899">
        <w:t xml:space="preserve"> for these four case studies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0EDA7996"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zI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2656F5">
        <w:rPr>
          <w:rFonts w:cstheme="minorHAnsi"/>
          <w:bCs/>
        </w:rPr>
        <w:instrText xml:space="preserve"> ADDIN EN.CITE </w:instrText>
      </w:r>
      <w:r w:rsidR="002656F5">
        <w:rPr>
          <w:rFonts w:cstheme="minorHAnsi"/>
          <w:bCs/>
        </w:rPr>
        <w:fldChar w:fldCharType="begin">
          <w:fldData xml:space="preserve">PEVuZE5vdGU+PENpdGU+PEF1dGhvcj5FdXJvcGVhbiBNZWRpY2luZXMgQWdlbmN5PC9BdXRob3I+
PFllYXI+MjAxNjwvWWVhcj48UmVjTnVtPjIyNDwvUmVjTnVtPjxEaXNwbGF5VGV4dD4oMjItMzI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2656F5">
        <w:rPr>
          <w:rFonts w:cstheme="minorHAnsi"/>
          <w:bCs/>
        </w:rPr>
        <w:instrText xml:space="preserve"> ADDIN EN.CITE.DATA </w:instrText>
      </w:r>
      <w:r w:rsidR="002656F5">
        <w:rPr>
          <w:rFonts w:cstheme="minorHAnsi"/>
          <w:bCs/>
        </w:rPr>
      </w:r>
      <w:r w:rsidR="002656F5">
        <w:rPr>
          <w:rFonts w:cstheme="minorHAnsi"/>
          <w:bCs/>
        </w:rPr>
        <w:fldChar w:fldCharType="end"/>
      </w:r>
      <w:r w:rsidR="00623789" w:rsidRPr="00DB62FF">
        <w:rPr>
          <w:rFonts w:cstheme="minorHAnsi"/>
          <w:bCs/>
        </w:rPr>
      </w:r>
      <w:r w:rsidR="00623789" w:rsidRPr="00DB62FF">
        <w:rPr>
          <w:rFonts w:cstheme="minorHAnsi"/>
          <w:bCs/>
        </w:rPr>
        <w:fldChar w:fldCharType="separate"/>
      </w:r>
      <w:r w:rsidR="002656F5">
        <w:rPr>
          <w:rFonts w:cstheme="minorHAnsi"/>
          <w:bCs/>
          <w:noProof/>
        </w:rPr>
        <w:t>(22-32)</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0C4575BA"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2656F5">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w:t>
      </w:r>
      <w:r w:rsidR="0092729E" w:rsidRPr="00DB62FF">
        <w:rPr>
          <w:rFonts w:cstheme="minorHAnsi"/>
        </w:rPr>
        <w:lastRenderedPageBreak/>
        <w:t xml:space="preserve">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6D07211F" w:rsidR="00BA0A5B" w:rsidRDefault="00F74B7C" w:rsidP="00BA0A5B">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2656F5">
        <w:rPr>
          <w:rFonts w:cstheme="minorHAnsi"/>
        </w:rPr>
        <w:instrText xml:space="preserve"> ADDIN EN.CITE </w:instrText>
      </w:r>
      <w:r w:rsidR="002656F5">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2656F5">
        <w:rPr>
          <w:rFonts w:cstheme="minorHAnsi"/>
        </w:rPr>
        <w:instrText xml:space="preserve"> ADDIN EN.CITE.DATA </w:instrText>
      </w:r>
      <w:r w:rsidR="002656F5">
        <w:rPr>
          <w:rFonts w:cstheme="minorHAnsi"/>
        </w:rPr>
      </w:r>
      <w:r w:rsidR="002656F5">
        <w:rPr>
          <w:rFonts w:cstheme="minorHAnsi"/>
        </w:rPr>
        <w:fldChar w:fldCharType="end"/>
      </w:r>
      <w:r w:rsidR="003B0B12">
        <w:rPr>
          <w:rFonts w:cstheme="minorHAnsi"/>
        </w:rPr>
      </w:r>
      <w:r w:rsidR="003B0B12">
        <w:rPr>
          <w:rFonts w:cstheme="minorHAnsi"/>
        </w:rPr>
        <w:fldChar w:fldCharType="separate"/>
      </w:r>
      <w:r w:rsidR="00496CF1">
        <w:rPr>
          <w:rFonts w:cstheme="minorHAnsi"/>
          <w:noProof/>
        </w:rPr>
        <w:t>(22-27)</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00F3D0C7"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as used</w:t>
      </w:r>
      <w:r w:rsidR="005D7CD0">
        <w:rPr>
          <w:rFonts w:cstheme="minorHAnsi"/>
        </w:rPr>
        <w:t xml:space="preserve"> 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2656F5">
        <w:rPr>
          <w:rFonts w:eastAsiaTheme="minorEastAsia" w:cstheme="minorHAnsi"/>
        </w:rPr>
        <w:instrText xml:space="preserve"> ADDIN EN.CITE </w:instrText>
      </w:r>
      <w:r w:rsidR="002656F5">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2656F5">
        <w:rPr>
          <w:rFonts w:eastAsiaTheme="minorEastAsia" w:cstheme="minorHAnsi"/>
        </w:rPr>
        <w:instrText xml:space="preserve"> ADDIN EN.CITE.DATA </w:instrText>
      </w:r>
      <w:r w:rsidR="002656F5">
        <w:rPr>
          <w:rFonts w:eastAsiaTheme="minorEastAsia" w:cstheme="minorHAnsi"/>
        </w:rPr>
      </w:r>
      <w:r w:rsidR="002656F5">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BD7749">
        <w:rPr>
          <w:rFonts w:eastAsiaTheme="minorEastAsia" w:cstheme="minorHAnsi"/>
          <w:noProof/>
        </w:rPr>
        <w:t>(21, 35)</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r</w:t>
      </w:r>
      <w:r w:rsidR="008D5DB0" w:rsidRPr="00516CFB">
        <w:rPr>
          <w:rFonts w:cstheme="minorHAnsi"/>
          <w:vertAlign w:val="subscript"/>
        </w:rPr>
        <w:t>H</w:t>
      </w:r>
      <w:r w:rsidR="008D5DB0">
        <w:rPr>
          <w:rFonts w:cstheme="minorHAnsi"/>
        </w:rPr>
        <w:t>, r</w:t>
      </w:r>
      <w:r w:rsidR="008D5DB0" w:rsidRPr="00516CFB">
        <w:rPr>
          <w:rFonts w:cstheme="minorHAnsi"/>
          <w:vertAlign w:val="subscript"/>
        </w:rPr>
        <w:t>A</w:t>
      </w:r>
      <w:r w:rsidR="008D5DB0">
        <w:rPr>
          <w:rFonts w:cstheme="minorHAnsi"/>
        </w:rPr>
        <w:t>, μ</w:t>
      </w:r>
      <w:r w:rsidR="008D5DB0" w:rsidRPr="00516CFB">
        <w:rPr>
          <w:rFonts w:cstheme="minorHAnsi"/>
          <w:vertAlign w:val="subscript"/>
        </w:rPr>
        <w:t>A</w:t>
      </w:r>
      <w:r w:rsidR="008D5DB0">
        <w:rPr>
          <w:rFonts w:cstheme="minorHAnsi"/>
        </w:rPr>
        <w:t xml:space="preserve"> and μ</w:t>
      </w:r>
      <w:r w:rsidR="008D5DB0" w:rsidRPr="00516CFB">
        <w:rPr>
          <w:rFonts w:cstheme="minorHAnsi"/>
          <w:vertAlign w:val="subscript"/>
        </w:rPr>
        <w:t>H</w:t>
      </w:r>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r w:rsidRPr="00D67AE7">
        <w:rPr>
          <w:rFonts w:cstheme="minorHAnsi"/>
        </w:rPr>
        <w:t>β</w:t>
      </w:r>
      <w:r w:rsidRPr="00D67AE7">
        <w:rPr>
          <w:rFonts w:cstheme="minorHAnsi"/>
          <w:vertAlign w:val="subscript"/>
        </w:rPr>
        <w:t>HH</w:t>
      </w:r>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Salmonella spp. transmission (</w:t>
      </w:r>
      <w:r w:rsidRPr="00C059AD">
        <w:rPr>
          <w:rFonts w:cstheme="minorHAnsi"/>
          <w:highlight w:val="yellow"/>
        </w:rPr>
        <w:t>cite – 94% study salmonellosis in humans</w:t>
      </w:r>
      <w:r>
        <w:rPr>
          <w:rFonts w:cstheme="minorHAnsi"/>
        </w:rPr>
        <w:t>)</w:t>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can be found in </w:t>
      </w:r>
      <w:r w:rsidR="008D5DB0" w:rsidRPr="002F522E">
        <w:rPr>
          <w:rFonts w:cstheme="minorHAnsi"/>
        </w:rPr>
        <w:t>the supplementary mat</w:t>
      </w:r>
      <w:r w:rsidR="008D5DB0" w:rsidRPr="003C4859">
        <w:rPr>
          <w:rFonts w:cstheme="minorHAnsi"/>
        </w:rPr>
        <w:t>erial (</w:t>
      </w:r>
      <w:r w:rsidR="008D5DB0" w:rsidRPr="003C4859">
        <w:rPr>
          <w:rFonts w:cstheme="minorHAnsi"/>
          <w:bCs/>
        </w:rPr>
        <w:t>Table S3</w:t>
      </w:r>
      <w:r w:rsidR="008D5DB0" w:rsidRPr="003C4859">
        <w:rPr>
          <w:rFonts w:cstheme="minorHAnsi"/>
        </w:rPr>
        <w:t>).</w:t>
      </w:r>
      <w:r w:rsidR="008D5DB0">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121F2DA4" w:rsidR="00F8032F" w:rsidRPr="008302D6" w:rsidRDefault="008D5DB0" w:rsidP="00C059AD">
      <w:pPr>
        <w:pStyle w:val="NoSpacing"/>
        <w:spacing w:line="360" w:lineRule="auto"/>
        <w:jc w:val="both"/>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statistics </w:t>
      </w:r>
      <w:r w:rsidR="00E4516E">
        <w:rPr>
          <w:rFonts w:cstheme="minorHAnsi"/>
        </w:rPr>
        <w:t xml:space="preserve"> for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2656F5">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7644F637"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1177D725" w:rsidR="008D5DB0" w:rsidRDefault="008D5DB0" w:rsidP="008D5DB0">
      <w:pPr>
        <w:pStyle w:val="NoSpacing"/>
        <w:spacing w:line="360" w:lineRule="auto"/>
        <w:jc w:val="both"/>
        <w:rPr>
          <w:rFonts w:cstheme="minorHAnsi"/>
        </w:rPr>
      </w:pPr>
      <w:bookmarkStart w:id="1"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2656F5">
        <w:rPr>
          <w:bCs/>
        </w:rPr>
        <w:instrText xml:space="preserve"> ADDIN EN.CITE &lt;EndNote&gt;&lt;Cite&gt;&lt;Author&gt;Saltelli&lt;/Author&gt;&lt;Year&gt;1998&lt;/Year&gt;&lt;RecNum&gt;270&lt;/RecNum&gt;&lt;DisplayText&gt;(36)&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BD7749">
        <w:rPr>
          <w:bCs/>
          <w:noProof/>
        </w:rPr>
        <w:t>(36)</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7ED98033"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1"/>
    <w:p w14:paraId="14A1DCA9" w14:textId="5319B709" w:rsidR="008D5DB0" w:rsidRDefault="008D5DB0" w:rsidP="008D5DB0"/>
    <w:p w14:paraId="0333476E" w14:textId="6AA9926B" w:rsidR="008D5DB0" w:rsidRDefault="00BD7749"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6C207614"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as plotted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8B1C3F" w:rsidRPr="003C4859">
        <w:rPr>
          <w:rFonts w:cstheme="minorHAnsi"/>
        </w:rPr>
        <w:t>3</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7D7DA7DD" w:rsidR="008D5DB0" w:rsidRDefault="008C784C" w:rsidP="008D5DB0">
      <w:pPr>
        <w:pStyle w:val="NoSpacing"/>
        <w:spacing w:line="360" w:lineRule="auto"/>
        <w:jc w:val="center"/>
        <w:rPr>
          <w:rFonts w:cstheme="minorHAnsi"/>
        </w:rPr>
      </w:pPr>
      <w:r>
        <w:rPr>
          <w:noProof/>
          <w:lang w:eastAsia="en-GB"/>
        </w:rPr>
        <w:drawing>
          <wp:inline distT="0" distB="0" distL="0" distR="0" wp14:anchorId="76103590" wp14:editId="4161B840">
            <wp:extent cx="5573456" cy="5105400"/>
            <wp:effectExtent l="0" t="0" r="8255"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7446" cy="5145696"/>
                    </a:xfrm>
                    <a:prstGeom prst="rect">
                      <a:avLst/>
                    </a:prstGeom>
                    <a:noFill/>
                    <a:ln>
                      <a:noFill/>
                    </a:ln>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r w:rsidRPr="000B01BB">
        <w:rPr>
          <w:rFonts w:cstheme="minorHAnsi"/>
          <w:bCs/>
        </w:rPr>
        <w:lastRenderedPageBreak/>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5BEDD102" w:rsidR="008D5DB0" w:rsidRDefault="000A6F01" w:rsidP="008D5DB0">
      <w:pPr>
        <w:pStyle w:val="NoSpacing"/>
        <w:spacing w:line="360" w:lineRule="auto"/>
        <w:jc w:val="both"/>
        <w:rPr>
          <w:rFonts w:cstheme="minorHAnsi"/>
        </w:rPr>
      </w:pPr>
      <w:r>
        <w:rPr>
          <w:rFonts w:cstheme="minorHAnsi"/>
        </w:rPr>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008D5DB0" w:rsidRPr="003C4859">
        <w:rPr>
          <w:rFonts w:cstheme="minorHAnsi"/>
        </w:rPr>
        <w:t>(Figure S</w:t>
      </w:r>
      <w:r w:rsidR="00F1415A">
        <w:rPr>
          <w:rFonts w:cstheme="minorHAnsi"/>
        </w:rPr>
        <w:t>12</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77C93C11"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re 4).</w:t>
      </w:r>
      <w:r>
        <w:rPr>
          <w:rFonts w:cstheme="minorHAnsi"/>
        </w:rPr>
        <w:t xml:space="preserve"> The fitted daily incidence and </w:t>
      </w:r>
      <w:r w:rsidRPr="00394BCD">
        <w:rPr>
          <w:rFonts w:cstheme="minorHAnsi"/>
        </w:rPr>
        <w:t>I</w:t>
      </w:r>
      <w:r w:rsidRPr="00390386">
        <w:rPr>
          <w:rFonts w:cstheme="minorHAnsi"/>
          <w:vertAlign w:val="superscript"/>
        </w:rPr>
        <w:t>*</w:t>
      </w:r>
      <w:r w:rsidRPr="00390386">
        <w:rPr>
          <w:rFonts w:cstheme="minorHAnsi"/>
          <w:vertAlign w:val="subscript"/>
        </w:rPr>
        <w:t>RHProp</w:t>
      </w:r>
      <w:r w:rsidRPr="00394BCD">
        <w:rPr>
          <w:rFonts w:cstheme="minorHAnsi"/>
        </w:rPr>
        <w:t xml:space="preserve"> </w:t>
      </w:r>
      <w:r>
        <w:rPr>
          <w:rFonts w:cstheme="minorHAnsi"/>
        </w:rPr>
        <w:t>for each case study can be found in the supplementary material (</w:t>
      </w:r>
      <w:r w:rsidRPr="000A6F01">
        <w:rPr>
          <w:rFonts w:cstheme="minorHAnsi"/>
          <w:b/>
          <w:highlight w:val="yellow"/>
        </w:rPr>
        <w:t>Table S5</w:t>
      </w:r>
      <w:r>
        <w:rPr>
          <w:rFonts w:cstheme="minorHAnsi"/>
        </w:rPr>
        <w:t xml:space="preserve">). </w:t>
      </w:r>
      <w:r w:rsidRPr="00394BCD">
        <w:rPr>
          <w:rFonts w:cstheme="minorHAnsi"/>
        </w:rPr>
        <w:t xml:space="preserve">Curtailment in the fattening pigs case studies resulted in the largest increase in the daily incidence with a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being observed, with small decreases in overall human foodborne disease and increases in the proportion of resistant infection.</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17EEB6F" w:rsidR="00880247"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4C3DF60F" w:rsidR="006553BB"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w:t>
      </w:r>
      <w:r w:rsidR="006553BB">
        <w:rPr>
          <w:rFonts w:cstheme="minorHAnsi"/>
          <w:bCs/>
        </w:rPr>
        <w:t xml:space="preserve">relative </w:t>
      </w:r>
      <w:r w:rsidR="00BD7DCA">
        <w:rPr>
          <w:rFonts w:cstheme="minorHAnsi"/>
          <w:bCs/>
        </w:rPr>
        <w:t xml:space="preserve">differences in </w:t>
      </w:r>
      <w:r w:rsidR="00A8498D">
        <w:rPr>
          <w:rFonts w:cstheme="minorHAnsi"/>
          <w:bCs/>
        </w:rPr>
        <w:t xml:space="preserve">the </w:t>
      </w:r>
      <w:r w:rsidR="00BD7DCA">
        <w:rPr>
          <w:rFonts w:cstheme="minorHAnsi"/>
          <w:bCs/>
        </w:rPr>
        <w:t>daily incidence</w:t>
      </w:r>
      <w:r w:rsidR="00A8498D">
        <w:rPr>
          <w:rFonts w:cstheme="minorHAnsi"/>
          <w:bCs/>
        </w:rPr>
        <w:t xml:space="preserve"> at </w:t>
      </w:r>
      <w:r w:rsidR="00A8498D" w:rsidRPr="00C53D33">
        <w:rPr>
          <w:rFonts w:cstheme="minorHAnsi"/>
        </w:rPr>
        <w:t>τ = 0.00934 g/PCU</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A8498D">
        <w:rPr>
          <w:rFonts w:cstheme="minorHAnsi"/>
          <w:bCs/>
        </w:rPr>
        <w:t>Influential model parameters</w:t>
      </w:r>
      <w:r w:rsidR="006553BB">
        <w:rPr>
          <w:rFonts w:cstheme="minorHAnsi"/>
          <w:bCs/>
        </w:rPr>
        <w:t xml:space="preserve"> can therefore be interpreted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1DA53EC7" w:rsidR="008D5DB0" w:rsidRDefault="00CC0A96" w:rsidP="008D5DB0">
      <w:pPr>
        <w:pStyle w:val="NoSpacing"/>
        <w:spacing w:line="360" w:lineRule="auto"/>
        <w:jc w:val="both"/>
        <w:rPr>
          <w:rFonts w:cstheme="minorHAnsi"/>
        </w:rPr>
      </w:pPr>
      <w:r>
        <w:rPr>
          <w:rFonts w:cstheme="minorHAnsi"/>
        </w:rPr>
        <w:lastRenderedPageBreak/>
        <w:t>Transmission related fitness costs associated with antibiotic-resistance (α),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Figure 5</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3</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3"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3"/>
    <w:p w14:paraId="3B73F64F" w14:textId="7DE63CE2" w:rsidR="005A4D68" w:rsidRDefault="008D5DB0" w:rsidP="008D5DB0">
      <w:pPr>
        <w:pStyle w:val="NoSpacing"/>
        <w:spacing w:line="360" w:lineRule="auto"/>
        <w:jc w:val="both"/>
        <w:rPr>
          <w:rFonts w:cstheme="minorHAnsi"/>
        </w:rPr>
      </w:pPr>
      <w:r w:rsidRPr="00D67AE7">
        <w:rPr>
          <w:rFonts w:cstheme="minorHAnsi"/>
        </w:rPr>
        <w:lastRenderedPageBreak/>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6553BB">
        <w:rPr>
          <w:rFonts w:cstheme="minorHAnsi"/>
        </w:rPr>
        <w:t xml:space="preserve">This was identified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512EC804" w:rsidR="008D5DB0" w:rsidRPr="003C4859" w:rsidRDefault="008D5DB0" w:rsidP="008D5DB0">
      <w:pPr>
        <w:pStyle w:val="NoSpacing"/>
        <w:spacing w:line="360" w:lineRule="auto"/>
        <w:jc w:val="both"/>
        <w:rPr>
          <w:rFonts w:cstheme="minorHAnsi"/>
        </w:rPr>
      </w:pPr>
      <w:r w:rsidRPr="00D67AE7">
        <w:rPr>
          <w:rFonts w:cstheme="minorHAnsi"/>
        </w:rPr>
        <w:t xml:space="preserve">We identified </w:t>
      </w:r>
      <w:r w:rsidR="00CC7C17">
        <w:rPr>
          <w:rFonts w:cstheme="minorHAnsi"/>
        </w:rPr>
        <w:t xml:space="preserve">the </w:t>
      </w:r>
      <w:r w:rsidRPr="00D67AE7">
        <w:rPr>
          <w:rFonts w:cstheme="minorHAnsi"/>
        </w:rPr>
        <w:t>per capita rate of animal-to-</w:t>
      </w:r>
      <w:r w:rsidR="001159D5">
        <w:rPr>
          <w:rFonts w:cstheme="minorHAnsi"/>
        </w:rPr>
        <w:t>human</w:t>
      </w:r>
      <w:r w:rsidRPr="00D67AE7">
        <w:rPr>
          <w:rFonts w:cstheme="minorHAnsi"/>
        </w:rPr>
        <w:t xml:space="preserve">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03543ED9"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attempted to quantify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pCU) and a prevention of increases in</w:t>
      </w:r>
      <w:r w:rsidR="00175239" w:rsidRPr="003C4859">
        <w:rPr>
          <w:rFonts w:cstheme="minorHAnsi"/>
        </w:rPr>
        <w:t xml:space="preserve"> daily incidence </w:t>
      </w:r>
      <w:r w:rsidR="008D5DB0" w:rsidRPr="003C4859">
        <w:rPr>
          <w:rFonts w:cstheme="minorHAnsi"/>
        </w:rPr>
        <w:t>above what is currently obse</w:t>
      </w:r>
      <w:r w:rsidR="00175239" w:rsidRPr="003C4859">
        <w:rPr>
          <w:rFonts w:cstheme="minorHAnsi"/>
        </w:rPr>
        <w:t>rved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2656F5">
        <w:instrText xml:space="preserve"> ADDIN EN.CITE &lt;EndNote&gt;&lt;Cite&gt;&lt;Author&gt;Department for Environment&lt;/Author&gt;&lt;Year&gt;2015&lt;/Year&gt;&lt;RecNum&gt;227&lt;/RecNum&gt;&lt;DisplayText&gt;(37, 38)&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BD7749">
        <w:rPr>
          <w:noProof/>
        </w:rPr>
        <w:t>(37, 38)</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Figure 6</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20E2D52D" w:rsidR="008D5DB0"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Note the asymmetrical %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918EA0D" w:rsidR="00697720" w:rsidRDefault="00986E3F" w:rsidP="00CC0A96">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Figure 6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00F6FEE1" w14:textId="6AF0D097" w:rsidR="004F16D6"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w:t>
      </w:r>
      <w:r w:rsidR="00DD6D82">
        <w:rPr>
          <w:rFonts w:cstheme="minorHAnsi"/>
        </w:rPr>
        <w:t xml:space="preserve"> specific</w:t>
      </w:r>
      <w:r w:rsidR="006849B8">
        <w:rPr>
          <w:rFonts w:cstheme="minorHAnsi"/>
        </w:rPr>
        <w:t xml:space="preserve"> case studies</w:t>
      </w:r>
      <w:r w:rsidR="003C0C75">
        <w:rPr>
          <w:rFonts w:cstheme="minorHAnsi"/>
        </w:rPr>
        <w:t xml:space="preserve">. </w:t>
      </w:r>
      <w:r w:rsidR="007F6D14">
        <w:rPr>
          <w:rFonts w:cstheme="minorHAnsi"/>
        </w:rPr>
        <w:t xml:space="preserve">We </w:t>
      </w:r>
      <w:r w:rsidR="002E0AEC">
        <w:rPr>
          <w:rFonts w:cstheme="minorHAnsi"/>
        </w:rPr>
        <w:t xml:space="preserve">identified that scenarios with </w:t>
      </w:r>
      <w:r w:rsidR="007F6D14">
        <w:rPr>
          <w:rFonts w:cstheme="minorHAnsi"/>
        </w:rPr>
        <w:t>h</w:t>
      </w:r>
      <w:r w:rsidR="00773207" w:rsidRPr="00773207">
        <w:rPr>
          <w:rFonts w:cstheme="minorHAnsi"/>
          <w:highlight w:val="yellow"/>
        </w:rPr>
        <w:t>igh</w:t>
      </w:r>
      <w:r w:rsidR="00773207">
        <w:rPr>
          <w:rFonts w:cstheme="minorHAnsi"/>
        </w:rPr>
        <w:t xml:space="preserve"> transmission-related fitness costs of resistance (</w:t>
      </w:r>
      <w:r w:rsidR="000A4ED7">
        <w:rPr>
          <w:rFonts w:cstheme="minorHAnsi"/>
        </w:rPr>
        <w:t>α</w:t>
      </w:r>
      <w:r w:rsidR="00773207">
        <w:rPr>
          <w:rFonts w:cstheme="minorHAnsi"/>
        </w:rPr>
        <w:t>),</w:t>
      </w:r>
      <w:r w:rsidR="002E0AEC">
        <w:rPr>
          <w:rFonts w:cstheme="minorHAnsi"/>
        </w:rPr>
        <w:t xml:space="preserve"> </w:t>
      </w:r>
      <w:r w:rsidR="002E0AEC">
        <w:rPr>
          <w:rFonts w:cstheme="minorHAnsi"/>
          <w:highlight w:val="yellow"/>
        </w:rPr>
        <w:t>high</w:t>
      </w:r>
      <w:r w:rsidR="002E0AEC">
        <w:rPr>
          <w:rFonts w:cstheme="minorHAnsi"/>
        </w:rPr>
        <w:t xml:space="preserve"> efficacies</w:t>
      </w:r>
      <w:r w:rsidR="00773207">
        <w:rPr>
          <w:rFonts w:cstheme="minorHAnsi"/>
        </w:rPr>
        <w:t xml:space="preserve"> of antibiotic-mediated livestock recovery (</w:t>
      </w:r>
      <w:r w:rsidR="000A4ED7">
        <w:rPr>
          <w:rFonts w:cstheme="minorHAnsi"/>
        </w:rPr>
        <w:t>κ</w:t>
      </w:r>
      <w:r w:rsidR="00773207">
        <w:rPr>
          <w:rFonts w:cstheme="minorHAnsi"/>
        </w:rPr>
        <w:t xml:space="preserve">) </w:t>
      </w:r>
      <w:r w:rsidR="002E0AEC">
        <w:rPr>
          <w:rFonts w:cstheme="minorHAnsi"/>
        </w:rPr>
        <w:t xml:space="preserve">and low background transmission rates of </w:t>
      </w:r>
      <w:r w:rsidR="002E0AEC" w:rsidRPr="006F2CEA">
        <w:rPr>
          <w:rFonts w:cstheme="minorHAnsi"/>
          <w:i/>
        </w:rPr>
        <w:t>Salmonella</w:t>
      </w:r>
      <w:r w:rsidR="002E0AEC">
        <w:rPr>
          <w:rFonts w:cstheme="minorHAnsi"/>
        </w:rPr>
        <w:t xml:space="preserve"> spp. in livestock (</w:t>
      </w:r>
      <w:r w:rsidR="000A4ED7">
        <w:rPr>
          <w:rFonts w:cstheme="minorHAnsi"/>
        </w:rPr>
        <w:t>ζ</w:t>
      </w:r>
      <w:r w:rsidR="002E0AEC">
        <w:rPr>
          <w:rFonts w:cstheme="minorHAnsi"/>
        </w:rPr>
        <w:t xml:space="preserve">) resulted in </w:t>
      </w:r>
      <w:r w:rsidR="007F6D14">
        <w:rPr>
          <w:rFonts w:cstheme="minorHAnsi"/>
        </w:rPr>
        <w:t>large increases in the daily incidence of human salmonellosis</w:t>
      </w:r>
      <w:r w:rsidR="00DD6D82">
        <w:rPr>
          <w:rFonts w:cstheme="minorHAnsi"/>
        </w:rPr>
        <w:t xml:space="preserve"> upon antibiotic curtailment</w:t>
      </w:r>
      <w:r w:rsidR="007F6D14">
        <w:rPr>
          <w:rFonts w:cstheme="minorHAnsi"/>
        </w:rPr>
        <w:t xml:space="preserve">. </w:t>
      </w:r>
      <w:r w:rsidR="00773207">
        <w:rPr>
          <w:rFonts w:cstheme="minorHAnsi"/>
        </w:rPr>
        <w:t xml:space="preserve">However, for the particular case study used in this study, interventions targeting </w:t>
      </w:r>
      <w:r w:rsidR="002E0AEC">
        <w:rPr>
          <w:rFonts w:cstheme="minorHAnsi"/>
        </w:rPr>
        <w:t xml:space="preserve">the farm-to-fork or </w:t>
      </w:r>
      <w:r w:rsidR="00773207">
        <w:rPr>
          <w:rFonts w:cstheme="minorHAnsi"/>
        </w:rPr>
        <w:t>animal-to-human transmission</w:t>
      </w:r>
      <w:r w:rsidR="002E0AEC">
        <w:rPr>
          <w:rFonts w:cstheme="minorHAnsi"/>
        </w:rPr>
        <w:t xml:space="preserve"> route (β</w:t>
      </w:r>
      <w:r w:rsidR="002E0AEC" w:rsidRPr="002E0AEC">
        <w:rPr>
          <w:rFonts w:cstheme="minorHAnsi"/>
          <w:vertAlign w:val="subscript"/>
        </w:rPr>
        <w:t>HA</w:t>
      </w:r>
      <w:r w:rsidR="002E0AEC">
        <w:rPr>
          <w:rFonts w:cstheme="minorHAnsi"/>
        </w:rPr>
        <w:t>) was</w:t>
      </w:r>
      <w:r w:rsidR="00773207">
        <w:rPr>
          <w:rFonts w:cstheme="minorHAnsi"/>
        </w:rPr>
        <w:t xml:space="preserve"> found to effectively mitigate increases in the daily incidence of human salmonellosis following livestock antibiotic-curtailment. </w:t>
      </w:r>
    </w:p>
    <w:p w14:paraId="774F7873" w14:textId="262EC2C4" w:rsidR="004F16D6" w:rsidRPr="000B6DCF" w:rsidRDefault="004F16D6" w:rsidP="008D5DB0">
      <w:pPr>
        <w:pStyle w:val="NoSpacing"/>
        <w:spacing w:line="360" w:lineRule="auto"/>
        <w:jc w:val="both"/>
        <w:rPr>
          <w:rFonts w:cstheme="minorHAnsi"/>
          <w:b/>
          <w:u w:val="single"/>
        </w:rPr>
      </w:pPr>
    </w:p>
    <w:p w14:paraId="6AF2AEEB" w14:textId="380196F6" w:rsidR="000B6DCF" w:rsidRPr="000B6DCF" w:rsidRDefault="000B6DCF" w:rsidP="008D5DB0">
      <w:pPr>
        <w:pStyle w:val="NoSpacing"/>
        <w:spacing w:line="360" w:lineRule="auto"/>
        <w:jc w:val="both"/>
        <w:rPr>
          <w:rFonts w:cstheme="minorHAnsi"/>
          <w:b/>
          <w:u w:val="single"/>
        </w:rPr>
      </w:pPr>
      <w:r w:rsidRPr="000B6DCF">
        <w:rPr>
          <w:rFonts w:cstheme="minorHAnsi"/>
          <w:b/>
          <w:u w:val="single"/>
        </w:rPr>
        <w:t xml:space="preserve">First </w:t>
      </w:r>
      <w:r w:rsidR="002E0AEC">
        <w:rPr>
          <w:rFonts w:cstheme="minorHAnsi"/>
          <w:b/>
          <w:u w:val="single"/>
        </w:rPr>
        <w:t>Section</w:t>
      </w:r>
      <w:r>
        <w:rPr>
          <w:rFonts w:cstheme="minorHAnsi"/>
          <w:b/>
          <w:u w:val="single"/>
        </w:rPr>
        <w:t xml:space="preserve"> – </w:t>
      </w:r>
      <w:r w:rsidR="008E49CF">
        <w:rPr>
          <w:rFonts w:cstheme="minorHAnsi"/>
          <w:b/>
          <w:u w:val="single"/>
        </w:rPr>
        <w:t>why are there difference</w:t>
      </w:r>
      <w:r w:rsidR="006F2CEA">
        <w:rPr>
          <w:rFonts w:cstheme="minorHAnsi"/>
          <w:b/>
          <w:u w:val="single"/>
        </w:rPr>
        <w:t>s between species and what do the negligible increases mean</w:t>
      </w:r>
    </w:p>
    <w:p w14:paraId="0A22CC66" w14:textId="77E17032" w:rsidR="007F6D14" w:rsidRDefault="007F6D14" w:rsidP="008D5DB0">
      <w:pPr>
        <w:pStyle w:val="NoSpacing"/>
        <w:spacing w:line="360" w:lineRule="auto"/>
        <w:jc w:val="both"/>
        <w:rPr>
          <w:rFonts w:cstheme="minorHAnsi"/>
        </w:rPr>
      </w:pPr>
    </w:p>
    <w:p w14:paraId="6F3DD50F" w14:textId="60A6A37B" w:rsidR="008E49CF" w:rsidRDefault="00253ECC" w:rsidP="008B07EC">
      <w:pPr>
        <w:pStyle w:val="NoSpacing"/>
        <w:spacing w:line="360" w:lineRule="auto"/>
        <w:jc w:val="both"/>
        <w:rPr>
          <w:rFonts w:cstheme="minorHAnsi"/>
        </w:rPr>
      </w:pPr>
      <w:r>
        <w:rPr>
          <w:rFonts w:cstheme="minorHAnsi"/>
        </w:rPr>
        <w:t>Curtailment of livestock antibiotic usage was</w:t>
      </w:r>
      <w:r w:rsidR="002E0AEC">
        <w:rPr>
          <w:rFonts w:cstheme="minorHAnsi"/>
        </w:rPr>
        <w:t xml:space="preserve"> found to have varying effects across the modelled livestock host species</w:t>
      </w:r>
      <w:r>
        <w:rPr>
          <w:rFonts w:cstheme="minorHAnsi"/>
        </w:rPr>
        <w:t xml:space="preserve">, with almost negligible changes in the daily incidence of human salmonellosis observed in the broiler poultry case studies </w:t>
      </w:r>
      <w:r w:rsidR="000A4ED7">
        <w:rPr>
          <w:rFonts w:cstheme="minorHAnsi"/>
          <w:b/>
          <w:highlight w:val="yellow"/>
        </w:rPr>
        <w:t>(</w:t>
      </w:r>
      <w:r w:rsidRPr="00253ECC">
        <w:rPr>
          <w:rFonts w:cstheme="minorHAnsi"/>
          <w:b/>
          <w:highlight w:val="yellow"/>
        </w:rPr>
        <w:t>Figure X</w:t>
      </w:r>
      <w:r w:rsidRPr="007724BE">
        <w:rPr>
          <w:rFonts w:cstheme="minorHAnsi"/>
          <w:highlight w:val="yellow"/>
        </w:rPr>
        <w:t>)</w:t>
      </w:r>
      <w:r>
        <w:rPr>
          <w:rFonts w:cstheme="minorHAnsi"/>
        </w:rPr>
        <w:t xml:space="preserve">. </w:t>
      </w:r>
      <w:r w:rsidR="00DD6D82">
        <w:rPr>
          <w:rFonts w:cstheme="minorHAnsi"/>
        </w:rPr>
        <w:t>Negligible-</w:t>
      </w:r>
      <w:r w:rsidR="002E0AEC">
        <w:rPr>
          <w:rFonts w:cstheme="minorHAnsi"/>
        </w:rPr>
        <w:t>to</w:t>
      </w:r>
      <w:r w:rsidR="00DD6D82">
        <w:rPr>
          <w:rFonts w:cstheme="minorHAnsi"/>
        </w:rPr>
        <w:t>-</w:t>
      </w:r>
      <w:r w:rsidR="002E0AEC">
        <w:rPr>
          <w:rFonts w:cstheme="minorHAnsi"/>
        </w:rPr>
        <w:t xml:space="preserve">minor changes in the overall prevalence of infection following antibiotic stewardship can be found corroborated in related epidemiological surveillance and modelling analysis </w:t>
      </w:r>
      <w:r w:rsidR="002E0AEC" w:rsidRPr="000E5FE6">
        <w:rPr>
          <w:highlight w:val="yellow"/>
        </w:rPr>
        <w:fldChar w:fldCharType="begin"/>
      </w:r>
      <w:r w:rsidR="002E0AEC" w:rsidRPr="000E5FE6">
        <w:rPr>
          <w:highlight w:val="yellow"/>
        </w:rPr>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2E0AEC" w:rsidRPr="000E5FE6">
        <w:rPr>
          <w:highlight w:val="yellow"/>
        </w:rPr>
        <w:fldChar w:fldCharType="separate"/>
      </w:r>
      <w:r w:rsidR="002E0AEC" w:rsidRPr="000E5FE6">
        <w:rPr>
          <w:noProof/>
          <w:highlight w:val="yellow"/>
        </w:rPr>
        <w:t>(7)</w:t>
      </w:r>
      <w:r w:rsidR="002E0AEC" w:rsidRPr="000E5FE6">
        <w:rPr>
          <w:highlight w:val="yellow"/>
        </w:rPr>
        <w:fldChar w:fldCharType="end"/>
      </w:r>
      <w:r w:rsidR="002E0AEC" w:rsidRPr="000E5FE6">
        <w:rPr>
          <w:highlight w:val="yellow"/>
        </w:rPr>
        <w:t xml:space="preserve"> (DAVIES ET AL)</w:t>
      </w:r>
      <w:r w:rsidR="002E0AEC">
        <w:rPr>
          <w:rFonts w:cstheme="minorHAnsi"/>
        </w:rPr>
        <w:t xml:space="preserve">. However, these negligible changes have profound implications when placed in the context of the </w:t>
      </w:r>
      <w:r w:rsidR="002E0AEC" w:rsidRPr="008E49CF">
        <w:rPr>
          <w:rFonts w:cstheme="minorHAnsi"/>
          <w:i/>
        </w:rPr>
        <w:t>Salmonella</w:t>
      </w:r>
      <w:r w:rsidR="002E0AEC">
        <w:rPr>
          <w:rFonts w:cstheme="minorHAnsi"/>
        </w:rPr>
        <w:t xml:space="preserve"> spp. case study. </w:t>
      </w:r>
      <w:r w:rsidR="002E0AEC" w:rsidRPr="002E0AEC">
        <w:rPr>
          <w:rFonts w:cstheme="minorHAnsi"/>
          <w:i/>
        </w:rPr>
        <w:t>Salmonella</w:t>
      </w:r>
      <w:r w:rsidR="002E0AEC">
        <w:rPr>
          <w:rFonts w:cstheme="minorHAnsi"/>
        </w:rPr>
        <w:t xml:space="preserve"> spp. is a pathogen with a well-understood</w:t>
      </w:r>
      <w:r w:rsidR="008E49CF">
        <w:rPr>
          <w:rFonts w:cstheme="minorHAnsi"/>
        </w:rPr>
        <w:t>,</w:t>
      </w:r>
      <w:r w:rsidR="002E0AEC">
        <w:rPr>
          <w:rFonts w:cstheme="minorHAnsi"/>
        </w:rPr>
        <w:t xml:space="preserve"> direct transmission pathway to humans from livestock and a major contributor to foodborne infection in humans. Therefore, if the loss of antibiotic pressure in livestock has negligible effects on salmonellosis in humans, then this represents a large proportion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C5292EE" w14:textId="77777777" w:rsidR="008E49CF" w:rsidRDefault="008E49CF" w:rsidP="008B07EC">
      <w:pPr>
        <w:pStyle w:val="NoSpacing"/>
        <w:spacing w:line="360" w:lineRule="auto"/>
        <w:jc w:val="both"/>
        <w:rPr>
          <w:rFonts w:cstheme="minorHAnsi"/>
        </w:rPr>
      </w:pPr>
    </w:p>
    <w:p w14:paraId="524DEE4C" w14:textId="3C67408E" w:rsidR="008B07EC" w:rsidRDefault="008E49CF" w:rsidP="008B07EC">
      <w:pPr>
        <w:pStyle w:val="NoSpacing"/>
        <w:spacing w:line="360" w:lineRule="auto"/>
        <w:jc w:val="both"/>
        <w:rPr>
          <w:rFonts w:cstheme="minorHAnsi"/>
        </w:rPr>
      </w:pPr>
      <w:r>
        <w:rPr>
          <w:rFonts w:cstheme="minorHAnsi"/>
        </w:rPr>
        <w:t>I</w:t>
      </w:r>
      <w:r w:rsidR="002E0AEC">
        <w:rPr>
          <w:rFonts w:cstheme="minorHAnsi"/>
        </w:rPr>
        <w:t xml:space="preserve">t is </w:t>
      </w:r>
      <w:r w:rsidR="008B07EC">
        <w:rPr>
          <w:rFonts w:cstheme="minorHAnsi"/>
        </w:rPr>
        <w:t xml:space="preserve">important to recognise that </w:t>
      </w:r>
      <w:r w:rsidR="008B07EC" w:rsidRPr="000E5FE6">
        <w:rPr>
          <w:rFonts w:cstheme="minorHAnsi"/>
          <w:i/>
        </w:rPr>
        <w:t>Salmonella</w:t>
      </w:r>
      <w:r w:rsidR="008B07EC">
        <w:rPr>
          <w:rFonts w:cstheme="minorHAnsi"/>
        </w:rPr>
        <w:t xml:space="preserve"> spp. </w:t>
      </w:r>
      <w:r w:rsidR="002E0AEC">
        <w:rPr>
          <w:rFonts w:cstheme="minorHAnsi"/>
        </w:rPr>
        <w:t>do</w:t>
      </w:r>
      <w:r w:rsidR="008B07EC">
        <w:rPr>
          <w:rFonts w:cstheme="minorHAnsi"/>
        </w:rPr>
        <w:t xml:space="preserve"> not represent the </w:t>
      </w:r>
      <w:r>
        <w:rPr>
          <w:rFonts w:cstheme="minorHAnsi"/>
        </w:rPr>
        <w:t>complete</w:t>
      </w:r>
      <w:r w:rsidR="008B07EC">
        <w:rPr>
          <w:rFonts w:cstheme="minorHAnsi"/>
        </w:rPr>
        <w:t xml:space="preserve"> range of foodborne pathogens, with </w:t>
      </w:r>
      <w:r w:rsidR="008B07EC" w:rsidRPr="000E5FE6">
        <w:rPr>
          <w:rFonts w:cstheme="minorHAnsi"/>
          <w:i/>
        </w:rPr>
        <w:t>Campylobacter</w:t>
      </w:r>
      <w:r w:rsidR="008B07EC">
        <w:rPr>
          <w:rFonts w:cstheme="minorHAnsi"/>
        </w:rPr>
        <w:t xml:space="preserve"> spp. another major source of livestock-origin human illness. However, we note that</w:t>
      </w:r>
      <w:r>
        <w:rPr>
          <w:rFonts w:cstheme="minorHAnsi"/>
        </w:rPr>
        <w:t xml:space="preserve"> due to</w:t>
      </w:r>
      <w:r w:rsidR="008B07EC">
        <w:rPr>
          <w:rFonts w:cstheme="minorHAnsi"/>
        </w:rPr>
        <w:t xml:space="preserve"> </w:t>
      </w:r>
      <w:r w:rsidR="008B07EC" w:rsidRPr="000E5FE6">
        <w:rPr>
          <w:rFonts w:cstheme="minorHAnsi"/>
          <w:highlight w:val="yellow"/>
        </w:rPr>
        <w:t>similarities in</w:t>
      </w:r>
      <w:r>
        <w:rPr>
          <w:rFonts w:cstheme="minorHAnsi"/>
          <w:highlight w:val="yellow"/>
        </w:rPr>
        <w:t xml:space="preserve"> the</w:t>
      </w:r>
      <w:r w:rsidR="008B07EC" w:rsidRPr="000E5FE6">
        <w:rPr>
          <w:rFonts w:cstheme="minorHAnsi"/>
          <w:highlight w:val="yellow"/>
        </w:rPr>
        <w:t xml:space="preserve"> … period of livestock carriage, … etc</w:t>
      </w:r>
      <w:r w:rsidR="008B07EC">
        <w:rPr>
          <w:rFonts w:cstheme="minorHAnsi"/>
        </w:rPr>
        <w:t xml:space="preserve">, </w:t>
      </w:r>
      <w:r>
        <w:rPr>
          <w:rFonts w:cstheme="minorHAnsi"/>
        </w:rPr>
        <w:t xml:space="preserve">there are unlikely to be major differences in the relative increase in campylobacteriosis compared to salmonellosis when livestock antibiotics are curtailed. </w:t>
      </w:r>
      <w:r w:rsidR="008B07EC">
        <w:rPr>
          <w:rFonts w:cstheme="minorHAnsi"/>
        </w:rPr>
        <w:t xml:space="preserve">However, </w:t>
      </w:r>
      <w:r>
        <w:rPr>
          <w:rFonts w:cstheme="minorHAnsi"/>
        </w:rPr>
        <w:t xml:space="preserve">it is important to note that due to the </w:t>
      </w:r>
      <w:r w:rsidR="008B07EC">
        <w:rPr>
          <w:rFonts w:cstheme="minorHAnsi"/>
        </w:rPr>
        <w:t xml:space="preserve">higher </w:t>
      </w:r>
      <w:r>
        <w:rPr>
          <w:rFonts w:cstheme="minorHAnsi"/>
        </w:rPr>
        <w:t xml:space="preserve">baseline </w:t>
      </w:r>
      <w:r w:rsidR="008B07EC">
        <w:rPr>
          <w:rFonts w:cstheme="minorHAnsi"/>
        </w:rPr>
        <w:t>incidence of campylobacteriosis compared to salmonellosis</w:t>
      </w:r>
      <w:r>
        <w:rPr>
          <w:rFonts w:cstheme="minorHAnsi"/>
        </w:rPr>
        <w:t xml:space="preserve">, </w:t>
      </w:r>
      <w:r w:rsidR="006F2CEA">
        <w:rPr>
          <w:rFonts w:cstheme="minorHAnsi"/>
        </w:rPr>
        <w:t xml:space="preserve">comparable relative changes in incidence in </w:t>
      </w:r>
      <w:r w:rsidR="006F2CEA" w:rsidRPr="006F2CEA">
        <w:rPr>
          <w:rFonts w:cstheme="minorHAnsi"/>
          <w:i/>
        </w:rPr>
        <w:t>Campylobacter</w:t>
      </w:r>
      <w:r w:rsidR="006F2CEA">
        <w:rPr>
          <w:rFonts w:cstheme="minorHAnsi"/>
        </w:rPr>
        <w:t xml:space="preserve"> spp. will result in </w:t>
      </w:r>
      <w:r w:rsidR="008B07EC">
        <w:rPr>
          <w:rFonts w:cstheme="minorHAnsi"/>
        </w:rPr>
        <w:t xml:space="preserve">greater absolute increases in daily incidence for </w:t>
      </w:r>
      <w:r w:rsidR="008B07EC">
        <w:rPr>
          <w:rFonts w:cstheme="minorHAnsi"/>
        </w:rPr>
        <w:lastRenderedPageBreak/>
        <w:t>campylobacteriosis</w:t>
      </w:r>
      <w:r w:rsidR="006F2CEA">
        <w:rPr>
          <w:rFonts w:cstheme="minorHAnsi"/>
        </w:rPr>
        <w:t>. This may have implications for the public health burden in humans after antibiotic stewardship</w:t>
      </w:r>
      <w:r w:rsidR="00DD6D82">
        <w:rPr>
          <w:rFonts w:cstheme="minorHAnsi"/>
        </w:rPr>
        <w:t xml:space="preserve"> interventions</w:t>
      </w:r>
      <w:r w:rsidR="008B07EC">
        <w:rPr>
          <w:rFonts w:cstheme="minorHAnsi"/>
        </w:rPr>
        <w:t>. Work should be performed to adapt the</w:t>
      </w:r>
      <w:r>
        <w:rPr>
          <w:rFonts w:cstheme="minorHAnsi"/>
        </w:rPr>
        <w:t xml:space="preserve"> study</w:t>
      </w:r>
      <w:r w:rsidR="008B07EC">
        <w:rPr>
          <w:rFonts w:cstheme="minorHAnsi"/>
        </w:rPr>
        <w:t xml:space="preserve"> model to other case studies such as for </w:t>
      </w:r>
      <w:r w:rsidR="008B07EC" w:rsidRPr="000E5FE6">
        <w:rPr>
          <w:rFonts w:cstheme="minorHAnsi"/>
          <w:i/>
        </w:rPr>
        <w:t>Campylobacter</w:t>
      </w:r>
      <w:r w:rsidR="008B07EC">
        <w:rPr>
          <w:rFonts w:cstheme="minorHAnsi"/>
        </w:rPr>
        <w:t xml:space="preserve"> spp. to </w:t>
      </w:r>
      <w:r w:rsidR="002E0AEC">
        <w:rPr>
          <w:rFonts w:cstheme="minorHAnsi"/>
        </w:rPr>
        <w:t xml:space="preserve">fully </w:t>
      </w:r>
      <w:r w:rsidR="008B07EC">
        <w:rPr>
          <w:rFonts w:cstheme="minorHAnsi"/>
        </w:rPr>
        <w:t>assess the impact from other</w:t>
      </w:r>
      <w:r w:rsidR="002E0AEC">
        <w:rPr>
          <w:rFonts w:cstheme="minorHAnsi"/>
        </w:rPr>
        <w:t xml:space="preserve"> important human</w:t>
      </w:r>
      <w:r w:rsidR="008B07EC">
        <w:rPr>
          <w:rFonts w:cstheme="minorHAnsi"/>
        </w:rPr>
        <w:t xml:space="preserve"> pathogens. </w:t>
      </w:r>
    </w:p>
    <w:p w14:paraId="037B5645" w14:textId="599E9F77" w:rsidR="008B07EC" w:rsidRDefault="008B07EC" w:rsidP="008D5DB0">
      <w:pPr>
        <w:pStyle w:val="NoSpacing"/>
        <w:spacing w:line="360" w:lineRule="auto"/>
        <w:jc w:val="both"/>
        <w:rPr>
          <w:rFonts w:cstheme="minorHAnsi"/>
        </w:rPr>
      </w:pPr>
    </w:p>
    <w:p w14:paraId="2B055AE6" w14:textId="0F3AF739" w:rsidR="006F2CEA" w:rsidRDefault="00F56D19" w:rsidP="004F7199">
      <w:pPr>
        <w:pStyle w:val="NoSpacing"/>
        <w:spacing w:line="360" w:lineRule="auto"/>
        <w:jc w:val="both"/>
        <w:rPr>
          <w:rFonts w:cstheme="minorHAnsi"/>
        </w:rPr>
      </w:pPr>
      <w:r w:rsidRPr="004C33C5">
        <w:rPr>
          <w:rFonts w:cstheme="minorHAnsi"/>
        </w:rPr>
        <w:t xml:space="preserve">As suggested by Figure 5A, differences in the relative increase in daily incidence </w:t>
      </w:r>
      <w:r w:rsidR="00E142C1" w:rsidRPr="004C33C5">
        <w:rPr>
          <w:rFonts w:cstheme="minorHAnsi"/>
        </w:rPr>
        <w:t xml:space="preserve">of salmonellosis </w:t>
      </w:r>
      <w:r w:rsidRPr="004C33C5">
        <w:rPr>
          <w:rFonts w:cstheme="minorHAnsi"/>
        </w:rPr>
        <w:t xml:space="preserve">between modelled </w:t>
      </w:r>
      <w:r w:rsidR="004F7199">
        <w:rPr>
          <w:rFonts w:cstheme="minorHAnsi"/>
        </w:rPr>
        <w:t>case studies</w:t>
      </w:r>
      <w:r w:rsidR="006F2CEA">
        <w:rPr>
          <w:rFonts w:cstheme="minorHAnsi"/>
        </w:rPr>
        <w:t xml:space="preserve"> and livestock hosts</w:t>
      </w:r>
      <w:r w:rsidRPr="004C33C5">
        <w:rPr>
          <w:rFonts w:cstheme="minorHAnsi"/>
        </w:rPr>
        <w:t xml:space="preserve"> can be attributed to ζ, κ and α parameters</w:t>
      </w:r>
      <w:r w:rsidR="004C33C5" w:rsidRPr="004C33C5">
        <w:rPr>
          <w:rFonts w:cstheme="minorHAnsi"/>
        </w:rPr>
        <w:t>.</w:t>
      </w:r>
      <w:r w:rsidR="00E142C1" w:rsidRPr="004C33C5">
        <w:rPr>
          <w:rFonts w:cstheme="minorHAnsi"/>
        </w:rPr>
        <w:t xml:space="preserve"> The implications of </w:t>
      </w:r>
      <w:r w:rsidR="004C33C5" w:rsidRPr="004C33C5">
        <w:rPr>
          <w:rFonts w:cstheme="minorHAnsi"/>
        </w:rPr>
        <w:t xml:space="preserve">these parameters on the impact of curtailment are </w:t>
      </w:r>
      <w:r w:rsidR="00E142C1" w:rsidRPr="004C33C5">
        <w:rPr>
          <w:rFonts w:cstheme="minorHAnsi"/>
        </w:rPr>
        <w:t>twofold:</w:t>
      </w:r>
      <w:r w:rsidR="004C33C5" w:rsidRPr="004C33C5">
        <w:rPr>
          <w:rFonts w:cstheme="minorHAnsi"/>
        </w:rPr>
        <w:t xml:space="preserve"> </w:t>
      </w:r>
      <w:r w:rsidR="00E142C1" w:rsidRPr="004C33C5">
        <w:rPr>
          <w:rFonts w:cstheme="minorHAnsi"/>
        </w:rPr>
        <w:t>F</w:t>
      </w:r>
      <w:r w:rsidR="000F0C22" w:rsidRPr="004C33C5">
        <w:rPr>
          <w:rFonts w:cstheme="minorHAnsi"/>
        </w:rPr>
        <w:t>irstly,</w:t>
      </w:r>
      <w:r w:rsidR="00DD6D82">
        <w:rPr>
          <w:rFonts w:cstheme="minorHAnsi"/>
        </w:rPr>
        <w:t xml:space="preserve"> treatments</w:t>
      </w:r>
      <w:r w:rsidR="00E142C1" w:rsidRPr="004C33C5">
        <w:rPr>
          <w:rFonts w:cstheme="minorHAnsi"/>
        </w:rPr>
        <w:t xml:space="preserve"> which have a greater therapeutic impact on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E142C1" w:rsidRPr="004C33C5">
        <w:rPr>
          <w:rFonts w:eastAsiaTheme="minorEastAsia" w:cstheme="minorHAnsi"/>
        </w:rPr>
        <w:t>,</w:t>
      </w:r>
      <w:r w:rsidR="00E142C1" w:rsidRPr="004C33C5">
        <w:rPr>
          <w:rFonts w:cstheme="minorHAnsi"/>
        </w:rPr>
        <w:t xml:space="preserve"> will intuitively result in a larger increases in prevalence when withdrawn</w:t>
      </w:r>
      <w:r w:rsidR="004C33C5" w:rsidRPr="004C33C5">
        <w:rPr>
          <w:rFonts w:cstheme="minorHAnsi"/>
        </w:rPr>
        <w:t xml:space="preserve"> (high κ)</w:t>
      </w:r>
      <w:r w:rsidR="00E142C1" w:rsidRPr="004C33C5">
        <w:rPr>
          <w:rFonts w:cstheme="minorHAnsi"/>
        </w:rPr>
        <w:t xml:space="preserve">. Secondly, </w:t>
      </w:r>
      <w:r w:rsidR="004C33C5" w:rsidRPr="004C33C5">
        <w:rPr>
          <w:rFonts w:cstheme="minorHAnsi"/>
        </w:rPr>
        <w:t xml:space="preserve">as antibiotic-sensitive strains are the only </w:t>
      </w:r>
      <w:r w:rsidR="004C33C5" w:rsidRPr="004C33C5">
        <w:rPr>
          <w:rFonts w:cstheme="minorHAnsi"/>
          <w:i/>
        </w:rPr>
        <w:t>Salmonella</w:t>
      </w:r>
      <w:r w:rsidR="004C33C5" w:rsidRPr="004C33C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nd when constant background levels of transmission do not </w:t>
      </w:r>
      <w:r w:rsidR="004F7199">
        <w:rPr>
          <w:rFonts w:cstheme="minorHAnsi"/>
        </w:rPr>
        <w:t>“interfere”</w:t>
      </w:r>
      <w:r w:rsidR="004C33C5" w:rsidRPr="004C33C5">
        <w:rPr>
          <w:rFonts w:cstheme="minorHAnsi"/>
        </w:rPr>
        <w:t xml:space="preserve"> </w:t>
      </w:r>
      <w:r w:rsidR="004F7199">
        <w:rPr>
          <w:rFonts w:cstheme="minorHAnsi"/>
        </w:rPr>
        <w:t xml:space="preserve">with </w:t>
      </w:r>
      <w:r w:rsidR="004C33C5" w:rsidRPr="004C33C5">
        <w:rPr>
          <w:rFonts w:cstheme="minorHAnsi"/>
        </w:rPr>
        <w:t xml:space="preserve">the natural relationship between strains towards a ratio that is more favourable </w:t>
      </w:r>
      <w:r w:rsidR="004F7199">
        <w:rPr>
          <w:rFonts w:cstheme="minorHAnsi"/>
        </w:rPr>
        <w:t>for</w:t>
      </w:r>
      <w:r w:rsidR="004C33C5" w:rsidRPr="004C33C5">
        <w:rPr>
          <w:rFonts w:cstheme="minorHAnsi"/>
        </w:rPr>
        <w:t xml:space="preserve"> antibiotic-resistance (high ζ). </w:t>
      </w:r>
      <w:r w:rsidR="00DA0A54" w:rsidRPr="004C33C5">
        <w:rPr>
          <w:rFonts w:cstheme="minorHAnsi"/>
        </w:rPr>
        <w:t>As an illustrative example</w:t>
      </w:r>
      <w:r w:rsidR="004C33C5" w:rsidRPr="004C33C5">
        <w:rPr>
          <w:rFonts w:cstheme="minorHAnsi"/>
        </w:rPr>
        <w:t xml:space="preserve">, increases in daily incidence upon curtailment are prevented when </w:t>
      </w:r>
      <w:r w:rsidR="00DA0A54" w:rsidRPr="004C33C5">
        <w:rPr>
          <w:rFonts w:cstheme="minorHAnsi"/>
        </w:rPr>
        <w:t xml:space="preserve">livestock antibiotic usage </w:t>
      </w:r>
      <w:r w:rsidR="004C33C5" w:rsidRPr="004C33C5">
        <w:rPr>
          <w:rFonts w:cstheme="minorHAnsi"/>
        </w:rPr>
        <w:t>does not enhance</w:t>
      </w:r>
      <w:r w:rsidR="00DA0A54" w:rsidRPr="004C33C5">
        <w:rPr>
          <w:rFonts w:cstheme="minorHAnsi"/>
        </w:rPr>
        <w:t xml:space="preserve"> the rate of clearance (κ = 0) and fitness costs</w:t>
      </w:r>
      <w:r w:rsidR="004C33C5" w:rsidRPr="004C33C5">
        <w:rPr>
          <w:rFonts w:cstheme="minorHAnsi"/>
        </w:rPr>
        <w:t xml:space="preserve"> are removed</w:t>
      </w:r>
      <w:r w:rsidR="00DA0A54" w:rsidRPr="004C33C5">
        <w:rPr>
          <w:rFonts w:cstheme="minorHAnsi"/>
        </w:rPr>
        <w:t xml:space="preserve"> (α = 0) (Figure S15</w:t>
      </w:r>
      <w:r w:rsidR="004F7199">
        <w:rPr>
          <w:rFonts w:cstheme="minorHAnsi"/>
        </w:rPr>
        <w:t xml:space="preserve">). </w:t>
      </w:r>
    </w:p>
    <w:p w14:paraId="642B0E3C" w14:textId="62CE0D67" w:rsidR="00B70D2F" w:rsidRDefault="00B70D2F" w:rsidP="004F7199">
      <w:pPr>
        <w:pStyle w:val="NoSpacing"/>
        <w:spacing w:line="360" w:lineRule="auto"/>
        <w:jc w:val="both"/>
        <w:rPr>
          <w:rFonts w:cstheme="minorHAnsi"/>
        </w:rPr>
      </w:pPr>
    </w:p>
    <w:p w14:paraId="58B2F198" w14:textId="6FAB3750" w:rsidR="004F7199" w:rsidRPr="004F7199" w:rsidRDefault="00B70D2F" w:rsidP="004F7199">
      <w:pPr>
        <w:pStyle w:val="NoSpacing"/>
        <w:spacing w:line="360" w:lineRule="auto"/>
        <w:jc w:val="both"/>
        <w:rPr>
          <w:rFonts w:cstheme="minorHAnsi"/>
        </w:rPr>
      </w:pPr>
      <w:r>
        <w:rPr>
          <w:rFonts w:cstheme="minorHAnsi"/>
        </w:rPr>
        <w:t xml:space="preserve">However, the main differences between modelled livestock hosts in this study can likely be attributed to </w:t>
      </w:r>
      <w:r w:rsidR="004F7199" w:rsidRPr="004F7199">
        <w:rPr>
          <w:rFonts w:cstheme="minorHAnsi"/>
        </w:rPr>
        <w:t>large differences in transmission-related fitness costs associated with ant</w:t>
      </w:r>
      <w:r w:rsidR="002E0AEC">
        <w:rPr>
          <w:rFonts w:cstheme="minorHAnsi"/>
        </w:rPr>
        <w:t xml:space="preserve">ibiotic resistance, with the </w:t>
      </w:r>
      <w:r w:rsidR="004F7199" w:rsidRPr="004F7199">
        <w:rPr>
          <w:rFonts w:cstheme="minorHAnsi"/>
        </w:rPr>
        <w:t>mean fitted parameter value for α</w:t>
      </w:r>
      <w:r w:rsidR="004F7199" w:rsidRPr="00F606C7">
        <w:rPr>
          <w:rFonts w:cstheme="minorHAnsi"/>
        </w:rPr>
        <w:t xml:space="preserve">, </w:t>
      </w:r>
      <w:r w:rsidR="00F606C7" w:rsidRPr="00F606C7">
        <w:rPr>
          <w:rFonts w:cstheme="minorHAnsi"/>
        </w:rPr>
        <w:t>0.084</w:t>
      </w:r>
      <w:r w:rsidR="004F7199" w:rsidRPr="00F606C7">
        <w:rPr>
          <w:rFonts w:cstheme="minorHAnsi"/>
        </w:rPr>
        <w:t xml:space="preserve"> and </w:t>
      </w:r>
      <w:r w:rsidR="00F606C7" w:rsidRPr="00F606C7">
        <w:rPr>
          <w:rFonts w:cstheme="minorHAnsi"/>
        </w:rPr>
        <w:t>0.416</w:t>
      </w:r>
      <w:r w:rsidR="004F7199" w:rsidRPr="00F606C7">
        <w:rPr>
          <w:rFonts w:cstheme="minorHAnsi"/>
        </w:rPr>
        <w:t xml:space="preserve"> for</w:t>
      </w:r>
      <w:r w:rsidR="004F7199" w:rsidRPr="004F7199">
        <w:rPr>
          <w:rFonts w:cstheme="minorHAnsi"/>
        </w:rPr>
        <w:t xml:space="preserve"> the broiler poultry</w:t>
      </w:r>
      <w:r w:rsidR="002E0AEC">
        <w:rPr>
          <w:rFonts w:cstheme="minorHAnsi"/>
        </w:rPr>
        <w:t xml:space="preserve"> and fattening pig case studies</w:t>
      </w:r>
      <w:r w:rsidR="004F7199" w:rsidRPr="004F7199">
        <w:rPr>
          <w:rFonts w:cstheme="minorHAnsi"/>
        </w:rPr>
        <w:t xml:space="preserve"> respectively. This may reflect differences in the distribution of </w:t>
      </w:r>
      <w:r w:rsidR="004F7199" w:rsidRPr="004F7199">
        <w:rPr>
          <w:rFonts w:cstheme="minorHAnsi"/>
          <w:i/>
        </w:rPr>
        <w:t>Salmonella</w:t>
      </w:r>
      <w:r w:rsidR="004F7199" w:rsidRPr="004F7199">
        <w:rPr>
          <w:rFonts w:cstheme="minorHAnsi"/>
        </w:rPr>
        <w:t xml:space="preserve"> spp. serotypes colonising poultry and pig hosts, with different serotypes possessing </w:t>
      </w:r>
      <w:r w:rsidR="002E0AEC">
        <w:rPr>
          <w:rFonts w:cstheme="minorHAnsi"/>
        </w:rPr>
        <w:t>varying</w:t>
      </w:r>
      <w:r w:rsidR="004F7199" w:rsidRPr="004F7199">
        <w:rPr>
          <w:rFonts w:cstheme="minorHAnsi"/>
        </w:rPr>
        <w:t xml:space="preserve"> transmission-related fitness costs. Further experimental analyses must be performed to assess if these differences in α are a real phenomenon observed between livestock species or simply an artefact of the data/model fitting procedure performed in this study. </w:t>
      </w:r>
    </w:p>
    <w:p w14:paraId="13167A42" w14:textId="02E9E9B2" w:rsidR="000B6DCF" w:rsidRDefault="000B6DCF" w:rsidP="008D5DB0">
      <w:pPr>
        <w:pStyle w:val="NoSpacing"/>
        <w:spacing w:line="360" w:lineRule="auto"/>
        <w:jc w:val="both"/>
        <w:rPr>
          <w:rFonts w:cstheme="minorHAnsi"/>
          <w:b/>
          <w:u w:val="single"/>
        </w:rPr>
      </w:pPr>
    </w:p>
    <w:p w14:paraId="62B70643" w14:textId="227825D1" w:rsidR="00147CE4" w:rsidRDefault="00147CE4" w:rsidP="008D5DB0">
      <w:pPr>
        <w:pStyle w:val="NoSpacing"/>
        <w:spacing w:line="360" w:lineRule="auto"/>
        <w:jc w:val="both"/>
        <w:rPr>
          <w:rFonts w:cstheme="minorHAnsi"/>
          <w:b/>
          <w:u w:val="single"/>
        </w:rPr>
      </w:pPr>
    </w:p>
    <w:p w14:paraId="764F7580" w14:textId="615BA0A4" w:rsidR="00147CE4" w:rsidRDefault="00147CE4" w:rsidP="008D5DB0">
      <w:pPr>
        <w:pStyle w:val="NoSpacing"/>
        <w:spacing w:line="360" w:lineRule="auto"/>
        <w:jc w:val="both"/>
        <w:rPr>
          <w:rFonts w:cstheme="minorHAnsi"/>
          <w:b/>
          <w:u w:val="single"/>
        </w:rPr>
      </w:pPr>
    </w:p>
    <w:p w14:paraId="132E9836" w14:textId="7D9200EB" w:rsidR="00147CE4" w:rsidRDefault="00147CE4" w:rsidP="008D5DB0">
      <w:pPr>
        <w:pStyle w:val="NoSpacing"/>
        <w:spacing w:line="360" w:lineRule="auto"/>
        <w:jc w:val="both"/>
        <w:rPr>
          <w:rFonts w:cstheme="minorHAnsi"/>
          <w:b/>
          <w:u w:val="single"/>
        </w:rPr>
      </w:pPr>
    </w:p>
    <w:p w14:paraId="653A2524" w14:textId="02AFB3F8" w:rsidR="00147CE4" w:rsidRDefault="00147CE4" w:rsidP="008D5DB0">
      <w:pPr>
        <w:pStyle w:val="NoSpacing"/>
        <w:spacing w:line="360" w:lineRule="auto"/>
        <w:jc w:val="both"/>
        <w:rPr>
          <w:rFonts w:cstheme="minorHAnsi"/>
          <w:b/>
          <w:u w:val="single"/>
        </w:rPr>
      </w:pPr>
    </w:p>
    <w:p w14:paraId="2997D510" w14:textId="40D5817C" w:rsidR="00147CE4" w:rsidRDefault="00147CE4" w:rsidP="008D5DB0">
      <w:pPr>
        <w:pStyle w:val="NoSpacing"/>
        <w:spacing w:line="360" w:lineRule="auto"/>
        <w:jc w:val="both"/>
        <w:rPr>
          <w:rFonts w:cstheme="minorHAnsi"/>
          <w:b/>
          <w:u w:val="single"/>
        </w:rPr>
      </w:pPr>
    </w:p>
    <w:p w14:paraId="59D54524" w14:textId="65CA60C6" w:rsidR="00147CE4" w:rsidRDefault="00147CE4" w:rsidP="008D5DB0">
      <w:pPr>
        <w:pStyle w:val="NoSpacing"/>
        <w:spacing w:line="360" w:lineRule="auto"/>
        <w:jc w:val="both"/>
        <w:rPr>
          <w:rFonts w:cstheme="minorHAnsi"/>
          <w:b/>
          <w:u w:val="single"/>
        </w:rPr>
      </w:pPr>
    </w:p>
    <w:p w14:paraId="2A53E0D0" w14:textId="6EE46493" w:rsidR="00147CE4" w:rsidRPr="000B6DCF" w:rsidRDefault="00147CE4" w:rsidP="008D5DB0">
      <w:pPr>
        <w:pStyle w:val="NoSpacing"/>
        <w:spacing w:line="360" w:lineRule="auto"/>
        <w:jc w:val="both"/>
        <w:rPr>
          <w:rFonts w:cstheme="minorHAnsi"/>
          <w:b/>
          <w:u w:val="single"/>
        </w:rPr>
      </w:pPr>
    </w:p>
    <w:p w14:paraId="1A1D111F" w14:textId="4719592A" w:rsidR="000B6DCF" w:rsidRDefault="000B6DCF" w:rsidP="008D5DB0">
      <w:pPr>
        <w:pStyle w:val="NoSpacing"/>
        <w:spacing w:line="360" w:lineRule="auto"/>
        <w:jc w:val="both"/>
        <w:rPr>
          <w:rFonts w:cstheme="minorHAnsi"/>
          <w:b/>
          <w:u w:val="single"/>
        </w:rPr>
      </w:pPr>
      <w:r w:rsidRPr="000B6DCF">
        <w:rPr>
          <w:rFonts w:cstheme="minorHAnsi"/>
          <w:b/>
          <w:u w:val="single"/>
        </w:rPr>
        <w:lastRenderedPageBreak/>
        <w:t xml:space="preserve">Second </w:t>
      </w:r>
      <w:r w:rsidR="005C67A3">
        <w:rPr>
          <w:rFonts w:cstheme="minorHAnsi"/>
          <w:b/>
          <w:u w:val="single"/>
        </w:rPr>
        <w:t>section</w:t>
      </w:r>
      <w:r>
        <w:rPr>
          <w:rFonts w:cstheme="minorHAnsi"/>
          <w:b/>
          <w:u w:val="single"/>
        </w:rPr>
        <w:t xml:space="preserve"> – we can easily mitigate increases in foodborne infections</w:t>
      </w:r>
    </w:p>
    <w:p w14:paraId="327E70F5" w14:textId="0B3961AF" w:rsidR="00B1203C" w:rsidRDefault="00B1203C" w:rsidP="008D5DB0">
      <w:pPr>
        <w:pStyle w:val="NoSpacing"/>
        <w:spacing w:line="360" w:lineRule="auto"/>
        <w:jc w:val="both"/>
        <w:rPr>
          <w:rFonts w:cstheme="minorHAnsi"/>
          <w:b/>
          <w:u w:val="single"/>
        </w:rPr>
      </w:pPr>
    </w:p>
    <w:p w14:paraId="4566816B" w14:textId="77777777" w:rsidR="00575DDB" w:rsidRDefault="00CA283B" w:rsidP="0022713D">
      <w:pPr>
        <w:pStyle w:val="NoSpacing"/>
        <w:spacing w:line="360" w:lineRule="auto"/>
        <w:jc w:val="both"/>
        <w:rPr>
          <w:rFonts w:cstheme="minorHAnsi"/>
        </w:rPr>
      </w:pPr>
      <w:r w:rsidRPr="0022713D">
        <w:rPr>
          <w:rFonts w:cstheme="minorHAnsi"/>
        </w:rPr>
        <w:t xml:space="preserve">The greatest relative increase in daily incidence upon livestock antibiotic curtailment was observed in the tetracycline-resistance in fattening pigs case study, with this representing the </w:t>
      </w:r>
      <w:r w:rsidR="0022713D">
        <w:rPr>
          <w:rFonts w:cstheme="minorHAnsi"/>
        </w:rPr>
        <w:t>“worst-</w:t>
      </w:r>
      <w:r w:rsidRPr="0022713D">
        <w:rPr>
          <w:rFonts w:cstheme="minorHAnsi"/>
        </w:rPr>
        <w:t>case</w:t>
      </w:r>
      <w:r w:rsidR="0022713D">
        <w:rPr>
          <w:rFonts w:cstheme="minorHAnsi"/>
        </w:rPr>
        <w:t>”</w:t>
      </w:r>
      <w:r w:rsidRPr="0022713D">
        <w:rPr>
          <w:rFonts w:cstheme="minorHAnsi"/>
        </w:rPr>
        <w:t xml:space="preserve"> scenario out of the four explored case studies. </w:t>
      </w:r>
      <w:r w:rsidR="0022713D">
        <w:rPr>
          <w:rFonts w:cstheme="minorHAnsi"/>
        </w:rPr>
        <w:t>Interestingly</w:t>
      </w:r>
      <w:r w:rsidRPr="0022713D">
        <w:rPr>
          <w:rFonts w:cstheme="minorHAnsi"/>
        </w:rPr>
        <w:t>, even in this worst-case scenario, these increases in incidence could be effectively mitigated by interventions targeting the animal-to-human transmission route</w:t>
      </w:r>
      <w:r w:rsidR="0022713D">
        <w:rPr>
          <w:rFonts w:cstheme="minorHAnsi"/>
        </w:rPr>
        <w:t xml:space="preserve"> (β</w:t>
      </w:r>
      <w:r w:rsidR="0022713D" w:rsidRPr="0022713D">
        <w:rPr>
          <w:rFonts w:cstheme="minorHAnsi"/>
          <w:vertAlign w:val="subscript"/>
        </w:rPr>
        <w:t>HA</w:t>
      </w:r>
      <w:r w:rsidR="0022713D">
        <w:rPr>
          <w:rFonts w:cstheme="minorHAnsi"/>
        </w:rPr>
        <w:t>)</w:t>
      </w:r>
      <w:r w:rsidRPr="0022713D">
        <w:rPr>
          <w:rFonts w:cstheme="minorHAnsi"/>
        </w:rPr>
        <w:t xml:space="preserve">. Although </w:t>
      </w:r>
      <w:r w:rsidRPr="0022713D">
        <w:rPr>
          <w:rFonts w:cstheme="minorHAnsi"/>
        </w:rPr>
        <w:t>the exact contribution of these interventions have yet to be quantified, this</w:t>
      </w:r>
      <w:r w:rsidR="0022713D">
        <w:rPr>
          <w:rFonts w:cstheme="minorHAnsi"/>
        </w:rPr>
        <w:t xml:space="preserve"> may provide</w:t>
      </w:r>
      <w:r w:rsidRPr="0022713D">
        <w:rPr>
          <w:rFonts w:cstheme="minorHAnsi"/>
        </w:rPr>
        <w:t xml:space="preserve"> promising indications that increases in salmonellosis may be </w:t>
      </w:r>
      <w:r w:rsidR="0022713D">
        <w:rPr>
          <w:rFonts w:cstheme="minorHAnsi"/>
        </w:rPr>
        <w:t xml:space="preserve">entirely </w:t>
      </w:r>
      <w:r w:rsidRPr="0022713D">
        <w:rPr>
          <w:rFonts w:cstheme="minorHAnsi"/>
        </w:rPr>
        <w:t xml:space="preserve">controlled by </w:t>
      </w:r>
      <w:r w:rsidRPr="0022713D">
        <w:rPr>
          <w:rFonts w:cstheme="minorHAnsi"/>
        </w:rPr>
        <w:t xml:space="preserve">ongoing efforts </w:t>
      </w:r>
      <w:r w:rsidR="00575DDB">
        <w:rPr>
          <w:rFonts w:cstheme="minorHAnsi"/>
        </w:rPr>
        <w:t>to ensure</w:t>
      </w:r>
      <w:r w:rsidR="0022713D">
        <w:rPr>
          <w:rFonts w:cstheme="minorHAnsi"/>
        </w:rPr>
        <w:t xml:space="preserve"> f</w:t>
      </w:r>
      <w:r w:rsidRPr="0022713D">
        <w:rPr>
          <w:rFonts w:cstheme="minorHAnsi"/>
        </w:rPr>
        <w:t>arm-level and post-harvest biosecurity.</w:t>
      </w:r>
      <w:r w:rsidRPr="0022713D">
        <w:rPr>
          <w:rFonts w:cstheme="minorHAnsi"/>
        </w:rPr>
        <w:t xml:space="preserve"> </w:t>
      </w:r>
      <w:r w:rsidRPr="0022713D">
        <w:rPr>
          <w:rFonts w:cstheme="minorHAnsi"/>
        </w:rPr>
        <w:t>These efforts include increased awareness from workers in the farm-to-fork pathway to m</w:t>
      </w:r>
      <w:r w:rsidR="0022713D">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instrText xml:space="preserve"> ADDIN EN.CITE &lt;EndNote&gt;&lt;Cite&gt;&lt;Author&gt;Department for Environment&lt;/Author&gt;&lt;Year&gt;2015&lt;/Year&gt;&lt;RecNum&gt;227&lt;/RecNum&gt;&lt;DisplayText&gt;(37, 41)&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Pr>
          <w:noProof/>
        </w:rPr>
        <w:t>(37, 41)</w:t>
      </w:r>
      <w:r>
        <w:fldChar w:fldCharType="end"/>
      </w:r>
      <w:r w:rsidRPr="00D67AE7">
        <w:rPr>
          <w:rFonts w:cstheme="minorHAnsi"/>
        </w:rPr>
        <w:t>.</w:t>
      </w:r>
      <w:r>
        <w:rPr>
          <w:rFonts w:cstheme="minorHAnsi"/>
        </w:rPr>
        <w:t xml:space="preserve"> </w:t>
      </w:r>
    </w:p>
    <w:p w14:paraId="281E3877" w14:textId="77777777" w:rsidR="00575DDB" w:rsidRDefault="00575DDB" w:rsidP="0022713D">
      <w:pPr>
        <w:pStyle w:val="NoSpacing"/>
        <w:spacing w:line="360" w:lineRule="auto"/>
        <w:jc w:val="both"/>
        <w:rPr>
          <w:rFonts w:cstheme="minorHAnsi"/>
        </w:rPr>
      </w:pPr>
    </w:p>
    <w:p w14:paraId="33D7228A" w14:textId="5B4DD0F7" w:rsidR="00CA283B" w:rsidRPr="008B07EC" w:rsidRDefault="00CA283B" w:rsidP="0022713D">
      <w:pPr>
        <w:pStyle w:val="NoSpacing"/>
        <w:spacing w:line="360" w:lineRule="auto"/>
        <w:jc w:val="both"/>
        <w:rPr>
          <w:rFonts w:cstheme="minorHAnsi"/>
        </w:rPr>
      </w:pPr>
      <w:r>
        <w:rPr>
          <w:rFonts w:cstheme="minorHAnsi"/>
        </w:rPr>
        <w:t>T</w:t>
      </w:r>
      <w:r w:rsidRPr="00D67AE7">
        <w:rPr>
          <w:rFonts w:cstheme="minorHAnsi"/>
        </w:rPr>
        <w:t xml:space="preserve">he ability to completely mitigate the negative </w:t>
      </w:r>
      <w:r w:rsidRPr="003C4859">
        <w:rPr>
          <w:rFonts w:cstheme="minorHAnsi"/>
        </w:rPr>
        <w:t>human consequences of live</w:t>
      </w:r>
      <w:r>
        <w:rPr>
          <w:rFonts w:cstheme="minorHAnsi"/>
        </w:rPr>
        <w:t xml:space="preserve">stock antibiotic curtailment </w:t>
      </w:r>
      <w:r w:rsidRPr="003C4859">
        <w:rPr>
          <w:rFonts w:cstheme="minorHAnsi"/>
        </w:rPr>
        <w:t xml:space="preserve">(Figure 6), </w:t>
      </w:r>
      <w:r w:rsidR="0022713D">
        <w:rPr>
          <w:rFonts w:cstheme="minorHAnsi"/>
        </w:rPr>
        <w:t>may also suggest</w:t>
      </w:r>
      <w:r w:rsidRPr="003C4859">
        <w:rPr>
          <w:rFonts w:cstheme="minorHAnsi"/>
        </w:rPr>
        <w:t xml:space="preserve"> that in certain cases, there </w:t>
      </w:r>
      <w:r w:rsidR="0022713D">
        <w:rPr>
          <w:rFonts w:cstheme="minorHAnsi"/>
        </w:rPr>
        <w:t xml:space="preserve">is the </w:t>
      </w:r>
      <w:r w:rsidRPr="003C4859">
        <w:rPr>
          <w:rFonts w:cstheme="minorHAnsi"/>
        </w:rPr>
        <w:t xml:space="preserve">potential for improved biosecurity practices to replace livestock antibiotics as an alternative to prevent diseases of a livestock origin </w:t>
      </w:r>
      <w:r w:rsidRPr="003C4859">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instrText xml:space="preserve"> ADDIN EN.CITE </w:instrText>
      </w:r>
      <w:r>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instrText xml:space="preserve"> ADDIN EN.CITE.DATA </w:instrText>
      </w:r>
      <w:r>
        <w:fldChar w:fldCharType="end"/>
      </w:r>
      <w:r w:rsidRPr="003C4859">
        <w:fldChar w:fldCharType="separate"/>
      </w:r>
      <w:r>
        <w:rPr>
          <w:noProof/>
        </w:rPr>
        <w:t>(18, 39, 40)</w:t>
      </w:r>
      <w:r w:rsidRPr="003C4859">
        <w:fldChar w:fldCharType="end"/>
      </w:r>
      <w:r w:rsidRPr="003C4859">
        <w:rPr>
          <w:rFonts w:cstheme="minorHAnsi"/>
        </w:rPr>
        <w:t>.</w:t>
      </w:r>
      <w:r>
        <w:rPr>
          <w:rFonts w:cstheme="minorHAnsi"/>
        </w:rPr>
        <w:t xml:space="preserve"> </w:t>
      </w:r>
      <w:r w:rsidRPr="003C4859">
        <w:rPr>
          <w:rFonts w:cstheme="minorHAnsi"/>
        </w:rPr>
        <w:t>However, further research is required to quantify the efficacy of these interventions on the specified transmission routes</w:t>
      </w:r>
      <w:r w:rsidRPr="00D67AE7">
        <w:rPr>
          <w:rFonts w:cstheme="minorHAnsi"/>
        </w:rPr>
        <w:t xml:space="preserve">. </w:t>
      </w:r>
      <w:r>
        <w:rPr>
          <w:rFonts w:cstheme="minorHAnsi"/>
        </w:rPr>
        <w:t xml:space="preserve">A crucial </w:t>
      </w:r>
      <w:r w:rsidR="00575DDB">
        <w:rPr>
          <w:rFonts w:cstheme="minorHAnsi"/>
        </w:rPr>
        <w:t>initial</w:t>
      </w:r>
      <w:r>
        <w:rPr>
          <w:rFonts w:cstheme="minorHAnsi"/>
        </w:rPr>
        <w:t xml:space="preserve"> step would be</w:t>
      </w:r>
      <w:r w:rsidR="00575DDB">
        <w:rPr>
          <w:rFonts w:cstheme="minorHAnsi"/>
        </w:rPr>
        <w:t xml:space="preserve"> to</w:t>
      </w:r>
      <w:r>
        <w:rPr>
          <w:rFonts w:cstheme="minorHAnsi"/>
        </w:rPr>
        <w:t xml:space="preserve"> improve understanding on the effect </w:t>
      </w:r>
      <w:r w:rsidRPr="008B07EC">
        <w:rPr>
          <w:rFonts w:cstheme="minorHAnsi"/>
        </w:rPr>
        <w:t xml:space="preserve">of farm-to-fork food processing on microbial loads and </w:t>
      </w:r>
      <w:r w:rsidR="0022713D">
        <w:rPr>
          <w:rFonts w:cstheme="minorHAnsi"/>
        </w:rPr>
        <w:t>contamination on food products</w:t>
      </w:r>
      <w:r w:rsidRPr="008B07EC">
        <w:rPr>
          <w:rFonts w:cstheme="minorHAnsi"/>
        </w:rPr>
        <w:t xml:space="preserve"> </w:t>
      </w:r>
      <w:r w:rsidRPr="008B07EC">
        <w:rPr>
          <w:rFonts w:cstheme="minorHAnsi"/>
          <w:bCs/>
        </w:rPr>
        <w:fldChar w:fldCharType="begin"/>
      </w:r>
      <w:r w:rsidRPr="008B07EC">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Pr="008B07EC">
        <w:rPr>
          <w:rFonts w:cstheme="minorHAnsi"/>
          <w:bCs/>
        </w:rPr>
        <w:fldChar w:fldCharType="separate"/>
      </w:r>
      <w:r w:rsidRPr="008B07EC">
        <w:rPr>
          <w:rFonts w:cstheme="minorHAnsi"/>
          <w:bCs/>
          <w:noProof/>
        </w:rPr>
        <w:t>(18)</w:t>
      </w:r>
      <w:r w:rsidRPr="008B07EC">
        <w:rPr>
          <w:rFonts w:cstheme="minorHAnsi"/>
          <w:bCs/>
        </w:rPr>
        <w:fldChar w:fldCharType="end"/>
      </w:r>
      <w:r w:rsidRPr="008B07EC">
        <w:rPr>
          <w:rFonts w:cstheme="minorHAnsi"/>
        </w:rPr>
        <w:t xml:space="preserve">. </w:t>
      </w:r>
      <w:r w:rsidR="002C29A7" w:rsidRPr="002C29A7">
        <w:rPr>
          <w:rFonts w:cstheme="minorHAnsi"/>
          <w:highlight w:val="yellow"/>
        </w:rPr>
        <w:t>Cost-efficiency assessments could also be performed to assess the costs required to achieve x% reductions in transmission – to see if betaHA interventions are feasible.</w:t>
      </w:r>
      <w:r w:rsidR="002C29A7">
        <w:rPr>
          <w:rFonts w:cstheme="minorHAnsi"/>
        </w:rPr>
        <w:t xml:space="preserve"> </w:t>
      </w:r>
    </w:p>
    <w:p w14:paraId="365C682B" w14:textId="2114BE59" w:rsidR="00CA283B" w:rsidRDefault="00CA283B" w:rsidP="00CA283B">
      <w:pPr>
        <w:pStyle w:val="NoSpacing"/>
        <w:spacing w:line="360" w:lineRule="auto"/>
        <w:jc w:val="both"/>
        <w:rPr>
          <w:rFonts w:cstheme="minorHAnsi"/>
        </w:rPr>
      </w:pPr>
    </w:p>
    <w:p w14:paraId="1A670CD3" w14:textId="0E92A74C" w:rsidR="000B6DCF" w:rsidRPr="000B6DCF" w:rsidRDefault="000B6DCF" w:rsidP="00690355">
      <w:pPr>
        <w:pStyle w:val="NoSpacing"/>
        <w:spacing w:line="360" w:lineRule="auto"/>
        <w:jc w:val="both"/>
        <w:rPr>
          <w:rFonts w:cstheme="minorHAnsi"/>
          <w:b/>
          <w:u w:val="single"/>
        </w:rPr>
      </w:pPr>
      <w:r w:rsidRPr="000B6DCF">
        <w:rPr>
          <w:rFonts w:cstheme="minorHAnsi"/>
          <w:b/>
          <w:u w:val="single"/>
        </w:rPr>
        <w:t xml:space="preserve">Third Paragraph - Null Neutrality and other model </w:t>
      </w:r>
      <w:r w:rsidR="00B70D2F" w:rsidRPr="000B6DCF">
        <w:rPr>
          <w:rFonts w:cstheme="minorHAnsi"/>
          <w:b/>
          <w:u w:val="single"/>
        </w:rPr>
        <w:t>considerations</w:t>
      </w:r>
    </w:p>
    <w:p w14:paraId="197E1343" w14:textId="14B59DA0" w:rsidR="00575DDB" w:rsidRDefault="00575DDB" w:rsidP="00575DDB">
      <w:pPr>
        <w:pStyle w:val="NoSpacing"/>
        <w:spacing w:line="360" w:lineRule="auto"/>
        <w:jc w:val="both"/>
        <w:rPr>
          <w:rFonts w:cstheme="minorHAnsi"/>
        </w:rPr>
      </w:pPr>
    </w:p>
    <w:p w14:paraId="3A25A69B" w14:textId="689C3FD3" w:rsidR="006A5992" w:rsidRPr="006A5992" w:rsidRDefault="00575DDB" w:rsidP="00AC06D0">
      <w:pPr>
        <w:pStyle w:val="NoSpacing"/>
        <w:spacing w:line="360" w:lineRule="auto"/>
        <w:jc w:val="both"/>
        <w:rPr>
          <w:rFonts w:cstheme="minorHAnsi"/>
        </w:rPr>
      </w:pPr>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Instead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AC06D0">
        <w:rPr>
          <w:rFonts w:cstheme="minorHAnsi"/>
        </w:rPr>
        <w:t>Additionally the primary result of this study, increases in the prevalence of disease following antibiotic curtailment, is robust across models that explicitly incorporate population and within-host level mechanisms that drive coexistence</w:t>
      </w:r>
      <w:r w:rsidR="00F92FDE">
        <w:rPr>
          <w:rFonts w:cstheme="minorHAnsi"/>
        </w:rPr>
        <w:t xml:space="preserve"> (</w:t>
      </w:r>
      <w:r w:rsidR="00F92FDE" w:rsidRPr="00F92FDE">
        <w:rPr>
          <w:rFonts w:cstheme="minorHAnsi"/>
          <w:highlight w:val="yellow"/>
        </w:rPr>
        <w:t>cite - Davies</w:t>
      </w:r>
      <w:r w:rsidR="00F92FDE">
        <w:rPr>
          <w:rFonts w:cstheme="minorHAnsi"/>
        </w:rPr>
        <w:t>)</w:t>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AC06D0">
        <w:rPr>
          <w:rFonts w:cstheme="minorHAnsi"/>
        </w:rPr>
        <w:t xml:space="preserve"> (</w:t>
      </w:r>
      <w:r w:rsidR="00AC06D0" w:rsidRPr="00AC06D0">
        <w:rPr>
          <w:rFonts w:cstheme="minorHAnsi"/>
          <w:highlight w:val="yellow"/>
        </w:rPr>
        <w:t>cite</w:t>
      </w:r>
      <w:r w:rsidR="00AC06D0">
        <w:rPr>
          <w:rFonts w:cstheme="minorHAnsi"/>
        </w:rPr>
        <w:t>)</w:t>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 xml:space="preserve">Further exploration into the dynamics of </w:t>
      </w:r>
      <w:r w:rsidR="00F92FDE">
        <w:lastRenderedPageBreak/>
        <w:t>livestock antibiotic curtailment may benefit</w:t>
      </w:r>
      <w:r w:rsidR="006A5992">
        <w:t xml:space="preserve"> from explicitly modelling this general background transmission rate as an environmental reservoir of infection. This would have the additional benefit of removing “immigration infections” from the model system. </w:t>
      </w:r>
    </w:p>
    <w:p w14:paraId="3EAC732E" w14:textId="4F62A0D8" w:rsidR="00AC06D0" w:rsidRDefault="00AC06D0" w:rsidP="008D5DB0">
      <w:pPr>
        <w:pStyle w:val="NoSpacing"/>
        <w:spacing w:line="360" w:lineRule="auto"/>
        <w:jc w:val="both"/>
        <w:rPr>
          <w:rFonts w:cstheme="minorHAnsi"/>
        </w:rPr>
      </w:pPr>
    </w:p>
    <w:p w14:paraId="186EE9F1" w14:textId="0B8D4B13" w:rsidR="000B6DCF" w:rsidRDefault="000B6DCF" w:rsidP="00B609F0">
      <w:pPr>
        <w:pStyle w:val="NoSpacing"/>
        <w:spacing w:line="360" w:lineRule="auto"/>
        <w:jc w:val="both"/>
        <w:rPr>
          <w:rFonts w:cstheme="minorHAnsi"/>
          <w:b/>
          <w:u w:val="single"/>
        </w:rPr>
      </w:pPr>
      <w:r w:rsidRPr="000B6DCF">
        <w:rPr>
          <w:rFonts w:cstheme="minorHAnsi"/>
          <w:b/>
          <w:u w:val="single"/>
        </w:rPr>
        <w:t xml:space="preserve">Fourth paragraph – Issues with quality of data </w:t>
      </w:r>
      <w:r w:rsidR="006D3032">
        <w:rPr>
          <w:rFonts w:cstheme="minorHAnsi"/>
          <w:b/>
          <w:u w:val="single"/>
        </w:rPr>
        <w:t xml:space="preserve">– NEEDS WORK can collapse I thinkl </w:t>
      </w:r>
      <w:bookmarkStart w:id="4" w:name="_GoBack"/>
      <w:bookmarkEnd w:id="4"/>
    </w:p>
    <w:p w14:paraId="3DF6D172" w14:textId="2360BDEC" w:rsidR="004C0026" w:rsidRDefault="004C0026" w:rsidP="00DE6B48">
      <w:pPr>
        <w:pStyle w:val="NoSpacing"/>
        <w:spacing w:line="360" w:lineRule="auto"/>
        <w:jc w:val="both"/>
        <w:rPr>
          <w:rFonts w:cstheme="minorHAnsi"/>
        </w:rPr>
      </w:pPr>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with t</w:t>
      </w:r>
      <w:r w:rsidR="002C29A7">
        <w:rPr>
          <w:rFonts w:cstheme="minorHAnsi"/>
        </w:rPr>
        <w:t xml:space="preserve">hree out of the four explored case studies exhibiting a statistically significant relationship between antibiotic usage and resistance, and with similar </w:t>
      </w:r>
      <w:r w:rsidR="008C74AC">
        <w:rPr>
          <w:rFonts w:cstheme="minorHAnsi"/>
        </w:rPr>
        <w:t>variance</w:t>
      </w:r>
      <w:r w:rsidR="002C29A7">
        <w:rPr>
          <w:rFonts w:cstheme="minorHAnsi"/>
        </w:rPr>
        <w:t xml:space="preserve"> </w:t>
      </w:r>
      <w:r w:rsidR="000B0D39">
        <w:rPr>
          <w:rFonts w:cstheme="minorHAnsi"/>
        </w:rPr>
        <w:t>also</w:t>
      </w:r>
      <w:r w:rsidR="002C29A7">
        <w:rPr>
          <w:rFonts w:cstheme="minorHAnsi"/>
        </w:rPr>
        <w:t xml:space="preserve"> observed in epidemiological literature</w:t>
      </w:r>
      <w:r w:rsidR="008C74AC">
        <w:rPr>
          <w:rFonts w:cstheme="minorHAnsi"/>
        </w:rPr>
        <w:t xml:space="preserve"> (</w:t>
      </w:r>
      <w:r w:rsidR="008C74AC" w:rsidRPr="008C74AC">
        <w:rPr>
          <w:rFonts w:cstheme="minorHAnsi"/>
          <w:b/>
          <w:highlight w:val="yellow"/>
        </w:rPr>
        <w:t>cite</w:t>
      </w:r>
      <w:r w:rsidR="008C74AC">
        <w:rPr>
          <w:rFonts w:cstheme="minorHAnsi"/>
        </w:rPr>
        <w:t>)</w:t>
      </w:r>
      <w:r w:rsidR="002C29A7">
        <w:rPr>
          <w:rFonts w:cstheme="minorHAnsi"/>
        </w:rPr>
        <w:t xml:space="preserve">. </w:t>
      </w:r>
      <w:r w:rsidR="000B0D39">
        <w:rPr>
          <w:rFonts w:cstheme="minorHAnsi"/>
        </w:rPr>
        <w:t xml:space="preserve">Additionally, due to the historical lack of high quality AMR surveillance and presence of confounding factors, it is also difficult to </w:t>
      </w:r>
      <w:r w:rsidR="000B0D39">
        <w:rPr>
          <w:rFonts w:cstheme="minorHAnsi"/>
        </w:rPr>
        <w:t xml:space="preserve">disentangle whether observed significant relationships are due to an </w:t>
      </w:r>
      <w:r w:rsidR="000B0D39" w:rsidRPr="000B0D39">
        <w:rPr>
          <w:rFonts w:cstheme="minorHAnsi"/>
          <w:b/>
        </w:rPr>
        <w:t>actual relationship</w:t>
      </w:r>
      <w:r w:rsidR="000B0D39">
        <w:rPr>
          <w:rFonts w:cstheme="minorHAnsi"/>
        </w:rPr>
        <w:t xml:space="preserve"> between usage and resistance or just do due to “</w:t>
      </w:r>
      <w:r w:rsidR="000B0D39" w:rsidRPr="000B0D39">
        <w:rPr>
          <w:rFonts w:cstheme="minorHAnsi"/>
          <w:b/>
        </w:rPr>
        <w:t>noise</w:t>
      </w:r>
      <w:r w:rsidR="000B0D39">
        <w:rPr>
          <w:rFonts w:cstheme="minorHAnsi"/>
        </w:rPr>
        <w:t>” (type 2 error) in the data.</w:t>
      </w:r>
      <w:r w:rsidR="00DE6B48">
        <w:rPr>
          <w:rFonts w:cstheme="minorHAnsi"/>
        </w:rPr>
        <w:t xml:space="preserve"> </w:t>
      </w:r>
      <w:r w:rsidR="000B0D39" w:rsidRPr="000B0D39">
        <w:rPr>
          <w:rFonts w:cstheme="minorHAnsi"/>
        </w:rPr>
        <w:t xml:space="preserve">This is important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4C6581" w:rsidRPr="000B0D39">
        <w:rPr>
          <w:rFonts w:cstheme="minorHAnsi"/>
        </w:rPr>
        <w:t xml:space="preserve"> “observed” relationship between usage and resistance. </w:t>
      </w:r>
    </w:p>
    <w:p w14:paraId="5162CB98" w14:textId="77777777" w:rsidR="00DE6B48" w:rsidRDefault="00DE6B48" w:rsidP="00DE6B48">
      <w:pPr>
        <w:pStyle w:val="NoSpacing"/>
        <w:spacing w:line="360" w:lineRule="auto"/>
        <w:jc w:val="both"/>
        <w:rPr>
          <w:rFonts w:cstheme="minorHAnsi"/>
        </w:rPr>
      </w:pPr>
    </w:p>
    <w:p w14:paraId="47E4B2CE" w14:textId="2F6A6E68" w:rsidR="00AA5EAF" w:rsidRDefault="00DE6B48" w:rsidP="006D3032">
      <w:pPr>
        <w:pStyle w:val="NoSpacing"/>
        <w:spacing w:line="360" w:lineRule="auto"/>
        <w:jc w:val="both"/>
        <w:rPr>
          <w:rFonts w:cstheme="minorHAnsi"/>
        </w:rPr>
      </w:pPr>
      <w:r>
        <w:rPr>
          <w:rFonts w:cstheme="minorHAnsi"/>
        </w:rPr>
        <w:t>However, through exploring a range of different case studies, each possessing different parameter combinations and varying increases in daily incidence following curtailment, we can explore a large gamut of potential future scenarios</w:t>
      </w:r>
      <w:r w:rsidR="002B0DFF">
        <w:rPr>
          <w:rFonts w:cstheme="minorHAnsi"/>
        </w:rPr>
        <w:t xml:space="preserve"> and make our results robust to data uncertainty. </w:t>
      </w:r>
      <w:r w:rsidR="002B0DFF" w:rsidRPr="002B0DFF">
        <w:rPr>
          <w:rFonts w:cstheme="minorHAnsi"/>
        </w:rPr>
        <w:t>Specifically, we note tha</w:t>
      </w:r>
      <w:r w:rsidR="002B0DFF">
        <w:rPr>
          <w:rFonts w:cstheme="minorHAnsi"/>
        </w:rPr>
        <w:t>t across the four explored case</w:t>
      </w:r>
      <w:r w:rsidR="002B0DFF" w:rsidRPr="002B0DFF">
        <w:rPr>
          <w:rFonts w:cstheme="minorHAnsi"/>
        </w:rPr>
        <w:t xml:space="preserve"> studies, increases in daily incidence were identified as manageable, even in worst-case scenarios (Figure 6D). </w:t>
      </w:r>
      <w:r w:rsidR="002B0DFF" w:rsidRPr="002B0DFF">
        <w:rPr>
          <w:rFonts w:cstheme="minorHAnsi"/>
        </w:rPr>
        <w:t>It is also interesting to note the ability of alterations to the β</w:t>
      </w:r>
      <w:r w:rsidR="002B0DFF" w:rsidRPr="002B0DFF">
        <w:rPr>
          <w:rFonts w:cstheme="minorHAnsi"/>
          <w:vertAlign w:val="subscript"/>
        </w:rPr>
        <w:t>HA</w:t>
      </w:r>
      <w:r w:rsidR="002B0DFF" w:rsidRPr="002B0DFF">
        <w:rPr>
          <w:rFonts w:cstheme="minorHAnsi"/>
        </w:rPr>
        <w:t xml:space="preserve"> parameter in controlling increases in daily incidence many orders of magnitude above what we observed in the modelled cases studies.</w:t>
      </w:r>
      <w:r w:rsidR="002B0DFF">
        <w:rPr>
          <w:rFonts w:cstheme="minorHAnsi"/>
        </w:rPr>
        <w:t xml:space="preserve"> </w:t>
      </w:r>
      <w:r w:rsidR="006D3032" w:rsidRPr="005D1AA1">
        <w:rPr>
          <w:rFonts w:cstheme="minorHAnsi"/>
        </w:rPr>
        <w:t>Despite the limitations of this data-driven modelling approach, we note that this is a significant improvement compared to an arbitrary parame</w:t>
      </w:r>
      <w:r w:rsidR="006D3032">
        <w:rPr>
          <w:rFonts w:cstheme="minorHAnsi"/>
        </w:rPr>
        <w:t>terisation of the model system. F</w:t>
      </w:r>
      <w:r w:rsidR="006D3032">
        <w:rPr>
          <w:rFonts w:cstheme="minorHAnsi"/>
        </w:rPr>
        <w:t>uture modelling would benefit from better</w:t>
      </w:r>
      <w:r w:rsidR="006D3032">
        <w:rPr>
          <w:rFonts w:cstheme="minorHAnsi"/>
        </w:rPr>
        <w:t>/</w:t>
      </w:r>
      <w:r w:rsidR="006D3032">
        <w:rPr>
          <w:rFonts w:cstheme="minorHAnsi"/>
        </w:rPr>
        <w:t xml:space="preserve">more </w:t>
      </w:r>
      <w:r w:rsidR="006D3032">
        <w:rPr>
          <w:rFonts w:cstheme="minorHAnsi"/>
        </w:rPr>
        <w:t xml:space="preserve">representative </w:t>
      </w:r>
      <w:r w:rsidR="006D3032">
        <w:rPr>
          <w:rFonts w:cstheme="minorHAnsi"/>
        </w:rPr>
        <w:t xml:space="preserve"> data than what we have </w:t>
      </w:r>
      <w:r w:rsidR="006D3032">
        <w:rPr>
          <w:rFonts w:cstheme="minorHAnsi"/>
        </w:rPr>
        <w:t>available</w:t>
      </w:r>
      <w:r w:rsidR="006D3032">
        <w:rPr>
          <w:rFonts w:cstheme="minorHAnsi"/>
        </w:rPr>
        <w:t xml:space="preserve"> currently – key of </w:t>
      </w:r>
      <w:r w:rsidR="006D3032">
        <w:rPr>
          <w:rFonts w:cstheme="minorHAnsi"/>
        </w:rPr>
        <w:t>which</w:t>
      </w:r>
      <w:r w:rsidR="006D3032">
        <w:rPr>
          <w:rFonts w:cstheme="minorHAnsi"/>
        </w:rPr>
        <w:t xml:space="preserve"> is better usage </w:t>
      </w:r>
      <w:r w:rsidR="006D3032">
        <w:rPr>
          <w:rFonts w:cstheme="minorHAnsi"/>
        </w:rPr>
        <w:t>and country leve</w:t>
      </w:r>
      <w:r w:rsidR="006D3032">
        <w:rPr>
          <w:rFonts w:cstheme="minorHAnsi"/>
        </w:rPr>
        <w:t>l</w:t>
      </w:r>
      <w:r w:rsidR="006D3032">
        <w:rPr>
          <w:rFonts w:cstheme="minorHAnsi"/>
        </w:rPr>
        <w:t xml:space="preserve"> </w:t>
      </w:r>
      <w:r w:rsidR="006D3032">
        <w:rPr>
          <w:rFonts w:cstheme="minorHAnsi"/>
        </w:rPr>
        <w:t>resistance data at different levels of the farm to fork pathway to better understand the relationship between</w:t>
      </w:r>
      <w:r w:rsidR="005D69A1" w:rsidRPr="00D67AE7">
        <w:rPr>
          <w:rFonts w:cstheme="minorHAnsi"/>
        </w:rPr>
        <w:t xml:space="preserve"> </w:t>
      </w:r>
      <w:r w:rsidR="006D3032">
        <w:rPr>
          <w:rFonts w:cstheme="minorHAnsi"/>
        </w:rPr>
        <w:t xml:space="preserve">usage and resistance. </w:t>
      </w:r>
    </w:p>
    <w:p w14:paraId="412A3F80" w14:textId="34BBD14A" w:rsidR="002F3576" w:rsidRPr="00881797" w:rsidRDefault="002F3576" w:rsidP="008D5DB0">
      <w:pPr>
        <w:pStyle w:val="NoSpacing"/>
        <w:spacing w:line="360" w:lineRule="auto"/>
        <w:jc w:val="both"/>
        <w:rPr>
          <w:rFonts w:cstheme="minorHAnsi"/>
          <w:b/>
          <w:u w:val="single"/>
        </w:rPr>
      </w:pPr>
    </w:p>
    <w:p w14:paraId="2458E13F" w14:textId="66E74D09" w:rsidR="00881797" w:rsidRDefault="00881797" w:rsidP="008D5DB0">
      <w:pPr>
        <w:pStyle w:val="NoSpacing"/>
        <w:spacing w:line="360" w:lineRule="auto"/>
        <w:jc w:val="both"/>
        <w:rPr>
          <w:rFonts w:cstheme="minorHAnsi"/>
          <w:b/>
          <w:u w:val="single"/>
        </w:rPr>
      </w:pPr>
      <w:r w:rsidRPr="00881797">
        <w:rPr>
          <w:rFonts w:cstheme="minorHAnsi"/>
          <w:b/>
          <w:u w:val="single"/>
        </w:rPr>
        <w:t xml:space="preserve">Conclusion </w:t>
      </w:r>
      <w:r>
        <w:rPr>
          <w:rFonts w:cstheme="minorHAnsi"/>
          <w:b/>
          <w:u w:val="single"/>
        </w:rPr>
        <w:t>Paragraph</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52B2E9AF" w:rsidR="00DF5944" w:rsidRDefault="00881797" w:rsidP="008D5DB0">
      <w:pPr>
        <w:pStyle w:val="NoSpacing"/>
        <w:spacing w:line="360" w:lineRule="auto"/>
        <w:jc w:val="both"/>
        <w:rPr>
          <w:rFonts w:cstheme="minorHAnsi"/>
        </w:rPr>
      </w:pPr>
      <w:r>
        <w:rPr>
          <w:rFonts w:cstheme="minorHAnsi"/>
        </w:rPr>
        <w:t>The results from this study corroborates epidemiological surveillance and modelling studies with</w:t>
      </w:r>
      <w:r w:rsidR="00930988">
        <w:rPr>
          <w:rFonts w:cstheme="minorHAnsi"/>
        </w:rPr>
        <w:t xml:space="preserve"> </w:t>
      </w:r>
      <w:r w:rsidR="005D1AA1">
        <w:rPr>
          <w:rFonts w:cstheme="minorHAnsi"/>
        </w:rPr>
        <w:t xml:space="preserve">decreases in antibiotic resistance following livestock </w:t>
      </w:r>
      <w:r w:rsidR="002509A0">
        <w:rPr>
          <w:rFonts w:cstheme="minorHAnsi"/>
        </w:rPr>
        <w:t>antibiotic</w:t>
      </w:r>
      <w:r w:rsidR="005D1AA1">
        <w:rPr>
          <w:rFonts w:cstheme="minorHAnsi"/>
        </w:rPr>
        <w:t xml:space="preserve"> curtailment</w:t>
      </w:r>
      <w:r w:rsidR="00930988">
        <w:rPr>
          <w:rFonts w:cstheme="minorHAnsi"/>
        </w:rPr>
        <w:t xml:space="preserve"> (</w:t>
      </w:r>
      <w:r w:rsidR="00930988" w:rsidRPr="00930988">
        <w:rPr>
          <w:rFonts w:cstheme="minorHAnsi"/>
          <w:b/>
          <w:highlight w:val="yellow"/>
        </w:rPr>
        <w:t>cite</w:t>
      </w:r>
      <w:r w:rsidR="00930988">
        <w:rPr>
          <w:rFonts w:cstheme="minorHAnsi"/>
        </w:rPr>
        <w:t>)</w:t>
      </w:r>
      <w:r w:rsidR="005D1AA1">
        <w:rPr>
          <w:rFonts w:cstheme="minorHAnsi"/>
        </w:rPr>
        <w:t xml:space="preserve">. However, </w:t>
      </w:r>
      <w:r w:rsidR="00BF3300">
        <w:rPr>
          <w:rFonts w:cstheme="minorHAnsi"/>
        </w:rPr>
        <w:t xml:space="preserve">we identify a </w:t>
      </w:r>
      <w:r w:rsidR="00980D34">
        <w:rPr>
          <w:rFonts w:cstheme="minorHAnsi"/>
        </w:rPr>
        <w:t xml:space="preserve">potential increase in human foodborne disease following curtailment that may be </w:t>
      </w:r>
      <w:r w:rsidR="00980D34">
        <w:rPr>
          <w:rFonts w:cstheme="minorHAnsi"/>
        </w:rPr>
        <w:lastRenderedPageBreak/>
        <w:t xml:space="preserve">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health”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4BB4DBBD" w14:textId="77777777" w:rsidR="00743BEA" w:rsidRPr="00743BEA" w:rsidRDefault="00775151" w:rsidP="00743BEA">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743BEA" w:rsidRPr="00743BEA">
        <w:t>1.</w:t>
      </w:r>
      <w:r w:rsidR="00743BEA" w:rsidRPr="00743BEA">
        <w:tab/>
        <w:t>Woolhouse M, Ward M, van Bunnik B, Farrar J. Antimicrobial resistance in humans, livestock and the wider environment. Philos Trans R Soc Lond B Biol Sci. 2015;370(1670):20140083.</w:t>
      </w:r>
    </w:p>
    <w:p w14:paraId="4629D13F" w14:textId="77777777" w:rsidR="00743BEA" w:rsidRPr="00743BEA" w:rsidRDefault="00743BEA" w:rsidP="00743BEA">
      <w:pPr>
        <w:pStyle w:val="EndNoteBibliography"/>
        <w:spacing w:after="0"/>
      </w:pPr>
      <w:r w:rsidRPr="00743BEA">
        <w:t>2.</w:t>
      </w:r>
      <w:r w:rsidRPr="00743BEA">
        <w:tab/>
        <w:t>IP/05/1687 - Ban on antibiotics as growth promoters in animal feed enters into effect [press release]. Brussels: European Commission, 22/12/2005 2005.</w:t>
      </w:r>
    </w:p>
    <w:p w14:paraId="29B92492" w14:textId="77777777" w:rsidR="00743BEA" w:rsidRPr="00743BEA" w:rsidRDefault="00743BEA" w:rsidP="00743BEA">
      <w:pPr>
        <w:pStyle w:val="EndNoteBibliography"/>
        <w:spacing w:after="0"/>
      </w:pPr>
      <w:r w:rsidRPr="00743BEA">
        <w:t>3.</w:t>
      </w:r>
      <w:r w:rsidRPr="00743BEA">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0ACB92C4" w14:textId="77777777" w:rsidR="00743BEA" w:rsidRPr="00743BEA" w:rsidRDefault="00743BEA" w:rsidP="00743BEA">
      <w:pPr>
        <w:pStyle w:val="EndNoteBibliography"/>
        <w:spacing w:after="0"/>
      </w:pPr>
      <w:r w:rsidRPr="00743BEA">
        <w:t>4.</w:t>
      </w:r>
      <w:r w:rsidRPr="00743BEA">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061C5D9E" w14:textId="77777777" w:rsidR="00743BEA" w:rsidRPr="00743BEA" w:rsidRDefault="00743BEA" w:rsidP="00743BEA">
      <w:pPr>
        <w:pStyle w:val="EndNoteBibliography"/>
        <w:spacing w:after="0"/>
      </w:pPr>
      <w:r w:rsidRPr="00743BEA">
        <w:t>5.</w:t>
      </w:r>
      <w:r w:rsidRPr="00743BEA">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E709E16" w14:textId="77777777" w:rsidR="00743BEA" w:rsidRPr="00743BEA" w:rsidRDefault="00743BEA" w:rsidP="00743BEA">
      <w:pPr>
        <w:pStyle w:val="EndNoteBibliography"/>
        <w:spacing w:after="0"/>
      </w:pPr>
      <w:r w:rsidRPr="00743BEA">
        <w:t>6.</w:t>
      </w:r>
      <w:r w:rsidRPr="00743BEA">
        <w:tab/>
        <w:t>Casewell M, Friis C, Marco E, McMullin P, Phillips I. The European ban on growth-promoting antibiotics and emerging consequences for human and animal health. J Antimicrob Chemoth. 2003;52(2):159-61.</w:t>
      </w:r>
    </w:p>
    <w:p w14:paraId="28F625BB" w14:textId="77777777" w:rsidR="00743BEA" w:rsidRPr="00743BEA" w:rsidRDefault="00743BEA" w:rsidP="00743BEA">
      <w:pPr>
        <w:pStyle w:val="EndNoteBibliography"/>
        <w:spacing w:after="0"/>
      </w:pPr>
      <w:r w:rsidRPr="00743BEA">
        <w:t>7.</w:t>
      </w:r>
      <w:r w:rsidRPr="00743BEA">
        <w:tab/>
        <w:t>Schlundt J, Aarestrup FM. Commentary: Benefits and risks of antimicrobial use in food-producing animals. Frontiers in microbiology. 2017;8:181.</w:t>
      </w:r>
    </w:p>
    <w:p w14:paraId="5A186E99" w14:textId="77777777" w:rsidR="00743BEA" w:rsidRPr="00743BEA" w:rsidRDefault="00743BEA" w:rsidP="00743BEA">
      <w:pPr>
        <w:pStyle w:val="EndNoteBibliography"/>
        <w:spacing w:after="0"/>
      </w:pPr>
      <w:r w:rsidRPr="00743BEA">
        <w:t>8.</w:t>
      </w:r>
      <w:r w:rsidRPr="00743BEA">
        <w:tab/>
        <w:t>Aarestrup FM. The livestock reservoir for antimicrobial resistance: a personal view on changing patterns of risks, effects of interventions and the way forward. Philos Trans R Soc Lond B Biol Sci. 2015;370(1670):20140085.</w:t>
      </w:r>
    </w:p>
    <w:p w14:paraId="70B7AF53" w14:textId="77777777" w:rsidR="00743BEA" w:rsidRPr="00743BEA" w:rsidRDefault="00743BEA" w:rsidP="00743BEA">
      <w:pPr>
        <w:pStyle w:val="EndNoteBibliography"/>
        <w:spacing w:after="0"/>
      </w:pPr>
      <w:r w:rsidRPr="00743BEA">
        <w:t>9.</w:t>
      </w:r>
      <w:r w:rsidRPr="00743BEA">
        <w:tab/>
        <w:t>Phillips I, Casewell M, Cox T, De Groot B, Friis C, Jones R, et al. Does the use of antibiotics in food animals pose a risk to human health? A critical review of published data. J Antimicrob Chemoth. 2004;53(1):28-52.</w:t>
      </w:r>
    </w:p>
    <w:p w14:paraId="669D34CD" w14:textId="77777777" w:rsidR="00743BEA" w:rsidRPr="00743BEA" w:rsidRDefault="00743BEA" w:rsidP="00743BEA">
      <w:pPr>
        <w:pStyle w:val="EndNoteBibliography"/>
        <w:spacing w:after="0"/>
      </w:pPr>
      <w:r w:rsidRPr="00743BEA">
        <w:t>10.</w:t>
      </w:r>
      <w:r w:rsidRPr="00743BEA">
        <w:tab/>
        <w:t>EUR‐Lex. Regulation (EU) 2019/6 of the European Parliament and of the Council of 11 December 2018 on veterinary medicinal products and repealing Directive 2001/82/EC. 2019.</w:t>
      </w:r>
    </w:p>
    <w:p w14:paraId="2AFD3CF0" w14:textId="77777777" w:rsidR="00743BEA" w:rsidRPr="00743BEA" w:rsidRDefault="00743BEA" w:rsidP="00743BEA">
      <w:pPr>
        <w:pStyle w:val="EndNoteBibliography"/>
        <w:spacing w:after="0"/>
      </w:pPr>
      <w:r w:rsidRPr="00743BEA">
        <w:t>11.</w:t>
      </w:r>
      <w:r w:rsidRPr="00743BEA">
        <w:tab/>
        <w:t>Niewiadomska AM, Jayabalasingham B, Seidman JC, Willem L, Grenfell B, Spiro D, et al. Population-level mathematical modeling of antimicrobial resistance: a systematic review. BMC Med. 2019;17(1):81.</w:t>
      </w:r>
    </w:p>
    <w:p w14:paraId="1E4F6D7D" w14:textId="77777777" w:rsidR="00743BEA" w:rsidRPr="00743BEA" w:rsidRDefault="00743BEA" w:rsidP="00743BEA">
      <w:pPr>
        <w:pStyle w:val="EndNoteBibliography"/>
        <w:spacing w:after="0"/>
      </w:pPr>
      <w:r w:rsidRPr="00743BEA">
        <w:t>12.</w:t>
      </w:r>
      <w:r w:rsidRPr="00743BEA">
        <w:tab/>
        <w:t>Spicknall IH, Foxman B, Marrs CF, Eisenberg JN. A modeling framework for the evolution and spread of antibiotic resistance: literature review and model categorization. American journal of epidemiology. 2013;178(4):508-20.</w:t>
      </w:r>
    </w:p>
    <w:p w14:paraId="393AA7B0" w14:textId="77777777" w:rsidR="00743BEA" w:rsidRPr="00743BEA" w:rsidRDefault="00743BEA" w:rsidP="00743BEA">
      <w:pPr>
        <w:pStyle w:val="EndNoteBibliography"/>
        <w:spacing w:after="0"/>
      </w:pPr>
      <w:r w:rsidRPr="00743BEA">
        <w:t>13.</w:t>
      </w:r>
      <w:r w:rsidRPr="00743BEA">
        <w:tab/>
        <w:t>Caffrey N, Invik J, Waldner C, Ramsay D, Checkley S. Risk assessments evaluating foodborne antimicrobial resistance in humans: a scoping review. Microbial Risk Analysis. 2019;11:31-46.</w:t>
      </w:r>
    </w:p>
    <w:p w14:paraId="0FD2CFF8" w14:textId="77777777" w:rsidR="00743BEA" w:rsidRPr="00743BEA" w:rsidRDefault="00743BEA" w:rsidP="00743BEA">
      <w:pPr>
        <w:pStyle w:val="EndNoteBibliography"/>
        <w:spacing w:after="0"/>
      </w:pPr>
      <w:r w:rsidRPr="00743BEA">
        <w:lastRenderedPageBreak/>
        <w:t>14.</w:t>
      </w:r>
      <w:r w:rsidRPr="00743BEA">
        <w:tab/>
        <w:t>Alban L, Nielsen EO, Dahl J. A human health risk assessment for macrolide-resistant Campylobacter associated with the use of macrolides in Danish pig production. Prev Vet Med. 2008;83(2):115-29.</w:t>
      </w:r>
    </w:p>
    <w:p w14:paraId="63CA1E2F" w14:textId="77777777" w:rsidR="00743BEA" w:rsidRPr="00743BEA" w:rsidRDefault="00743BEA" w:rsidP="00743BEA">
      <w:pPr>
        <w:pStyle w:val="EndNoteBibliography"/>
        <w:spacing w:after="0"/>
      </w:pPr>
      <w:r w:rsidRPr="00743BEA">
        <w:t>15.</w:t>
      </w:r>
      <w:r w:rsidRPr="00743BEA">
        <w:tab/>
        <w:t>Anderson SA, Woo RWY, Crawford LM. Risk assessment of the impact on human health of resistant Campylobacter jejuni from fluoroquinolone use in beef cattle. Food Control. 2001;12(1):13-25.</w:t>
      </w:r>
    </w:p>
    <w:p w14:paraId="1F9B05CF" w14:textId="77777777" w:rsidR="00743BEA" w:rsidRPr="00743BEA" w:rsidRDefault="00743BEA" w:rsidP="00743BEA">
      <w:pPr>
        <w:pStyle w:val="EndNoteBibliography"/>
        <w:spacing w:after="0"/>
      </w:pPr>
      <w:r w:rsidRPr="00743BEA">
        <w:t>16.</w:t>
      </w:r>
      <w:r w:rsidRPr="00743BEA">
        <w:tab/>
        <w:t>Cox LA, Jr. Potential human health benefits of antibiotics used in food animals: a case study of virginiamycin. Environ Int. 2005;31(4):549-63.</w:t>
      </w:r>
    </w:p>
    <w:p w14:paraId="2FC83BB1" w14:textId="77777777" w:rsidR="00743BEA" w:rsidRPr="00743BEA" w:rsidRDefault="00743BEA" w:rsidP="00743BEA">
      <w:pPr>
        <w:pStyle w:val="EndNoteBibliography"/>
        <w:spacing w:after="0"/>
      </w:pPr>
      <w:r w:rsidRPr="00743BEA">
        <w:t>17.</w:t>
      </w:r>
      <w:r w:rsidRPr="00743BEA">
        <w:tab/>
        <w:t>Hurd HS, Doores S, Hayes D, Mathew A, Maurer J, Silley P, et al. Public health consequences of macrolide use in food animals: a deterministic risk assessment. J Food Prot. 2004;67(5):980-92.</w:t>
      </w:r>
    </w:p>
    <w:p w14:paraId="2CCFF07A" w14:textId="77777777" w:rsidR="00743BEA" w:rsidRPr="00743BEA" w:rsidRDefault="00743BEA" w:rsidP="00743BEA">
      <w:pPr>
        <w:pStyle w:val="EndNoteBibliography"/>
        <w:spacing w:after="0"/>
      </w:pPr>
      <w:r w:rsidRPr="00743BEA">
        <w:t>18.</w:t>
      </w:r>
      <w:r w:rsidRPr="00743BEA">
        <w:tab/>
        <w:t>Marshall BM, Levy SB. Food animals and antimicrobials: impacts on human health. Clin Microbiol Rev. 2011;24(4):718-33.</w:t>
      </w:r>
    </w:p>
    <w:p w14:paraId="22AF27E7" w14:textId="77777777" w:rsidR="00743BEA" w:rsidRPr="00743BEA" w:rsidRDefault="00743BEA" w:rsidP="00743BEA">
      <w:pPr>
        <w:pStyle w:val="EndNoteBibliography"/>
        <w:spacing w:after="0"/>
      </w:pPr>
      <w:r w:rsidRPr="00743BEA">
        <w:t>19.</w:t>
      </w:r>
      <w:r w:rsidRPr="00743BEA">
        <w:tab/>
        <w:t>Kermack WO, McKendrick AG. A contribution to the mathematical theory of epidemics. Proceedings of the royal society of london Series A, Containing papers of a mathematical and physical character. 1927;115(772):700-21.</w:t>
      </w:r>
    </w:p>
    <w:p w14:paraId="535C275B" w14:textId="77777777" w:rsidR="00743BEA" w:rsidRPr="00743BEA" w:rsidRDefault="00743BEA" w:rsidP="00743BEA">
      <w:pPr>
        <w:pStyle w:val="EndNoteBibliography"/>
        <w:spacing w:after="0"/>
      </w:pPr>
      <w:r w:rsidRPr="00743BEA">
        <w:t>20.</w:t>
      </w:r>
      <w:r w:rsidRPr="00743BEA">
        <w:tab/>
        <w:t>Maisnier‐Patin S, Berg OG, Liljas L, Andersson DI. Compensatory adaptation to the deleterious effect of antibiotic resistance in Salmonella typhimurium. Mol Microbiol. 2002;46(2):355-66.</w:t>
      </w:r>
    </w:p>
    <w:p w14:paraId="7A755088" w14:textId="77777777" w:rsidR="00743BEA" w:rsidRPr="00743BEA" w:rsidRDefault="00743BEA" w:rsidP="00743BEA">
      <w:pPr>
        <w:pStyle w:val="EndNoteBibliography"/>
        <w:spacing w:after="0"/>
      </w:pPr>
      <w:r w:rsidRPr="00743BEA">
        <w:t>21.</w:t>
      </w:r>
      <w:r w:rsidRPr="00743BEA">
        <w:tab/>
        <w:t>Toni T, Welch D, Strelkowa N, Ipsen A, Stumpf MP. Approximate Bayesian computation scheme for parameter inference and model selection in dynamical systems. J R Soc Interface. 2009;6(31):187-202.</w:t>
      </w:r>
    </w:p>
    <w:p w14:paraId="0953FD31" w14:textId="77777777" w:rsidR="00743BEA" w:rsidRPr="00743BEA" w:rsidRDefault="00743BEA" w:rsidP="00743BEA">
      <w:pPr>
        <w:pStyle w:val="EndNoteBibliography"/>
        <w:spacing w:after="0"/>
      </w:pPr>
      <w:r w:rsidRPr="00743BEA">
        <w:t>22.</w:t>
      </w:r>
      <w:r w:rsidRPr="00743BEA">
        <w:tab/>
        <w:t>Authority EFS, Prevention ECfD, Control. The European Union summary report on antimicrobial resistance in zoonotic and indicator bacteria from humans, animals and food in 2014. EFSA journal. 2016;14(2):4380.</w:t>
      </w:r>
    </w:p>
    <w:p w14:paraId="21207CC4" w14:textId="77777777" w:rsidR="00743BEA" w:rsidRPr="00743BEA" w:rsidRDefault="00743BEA" w:rsidP="00743BEA">
      <w:pPr>
        <w:pStyle w:val="EndNoteBibliography"/>
        <w:spacing w:after="0"/>
      </w:pPr>
      <w:r w:rsidRPr="00743BEA">
        <w:t>23.</w:t>
      </w:r>
      <w:r w:rsidRPr="00743BEA">
        <w:tab/>
        <w:t>Authority EFS, Prevention ECfD, Control. The European Union summary report on antimicrobial resistance in zoonotic and indicator bacteria from humans, animals and food in 2015. EFSA Journal. 2017;15(2):e04694.</w:t>
      </w:r>
    </w:p>
    <w:p w14:paraId="496350EC" w14:textId="77777777" w:rsidR="00743BEA" w:rsidRPr="00743BEA" w:rsidRDefault="00743BEA" w:rsidP="00743BEA">
      <w:pPr>
        <w:pStyle w:val="EndNoteBibliography"/>
        <w:spacing w:after="0"/>
      </w:pPr>
      <w:r w:rsidRPr="00743BEA">
        <w:t>24.</w:t>
      </w:r>
      <w:r w:rsidRPr="00743BEA">
        <w:tab/>
        <w:t>Authority EFS, Prevention ECfD, Control. The European Union summary report on antimicrobial resistance in zoonotic and indicator bacteria from humans, animals and food in 2016. EFSA Journal. 2018;16(2):e05182.</w:t>
      </w:r>
    </w:p>
    <w:p w14:paraId="51847CF1" w14:textId="77777777" w:rsidR="00743BEA" w:rsidRPr="00743BEA" w:rsidRDefault="00743BEA" w:rsidP="00743BEA">
      <w:pPr>
        <w:pStyle w:val="EndNoteBibliography"/>
        <w:spacing w:after="0"/>
      </w:pPr>
      <w:r w:rsidRPr="00743BEA">
        <w:t>25.</w:t>
      </w:r>
      <w:r w:rsidRPr="00743BEA">
        <w:tab/>
        <w:t>Authority EFS, Prevention ECfD, Control. The European Union summary report on antimicrobial resistance in zoonotic and indicator bacteria from humans, animals and food in 2017. EFSA Journal. 2019;17(2):e05598.</w:t>
      </w:r>
    </w:p>
    <w:p w14:paraId="43916AF8" w14:textId="77777777" w:rsidR="00743BEA" w:rsidRPr="00743BEA" w:rsidRDefault="00743BEA" w:rsidP="00743BEA">
      <w:pPr>
        <w:pStyle w:val="EndNoteBibliography"/>
        <w:spacing w:after="0"/>
      </w:pPr>
      <w:r w:rsidRPr="00743BEA">
        <w:t>26.</w:t>
      </w:r>
      <w:r w:rsidRPr="00743BEA">
        <w:tab/>
        <w:t>Authority EFS, Prevention ECfD, Control. The European Union Summary Report on Antimicrobial Resistance in zoonotic and indicator bacteria from humans, animals and food in 2017/2018. EFSA Journal. 2020;18(3):e06007.</w:t>
      </w:r>
    </w:p>
    <w:p w14:paraId="66393F22" w14:textId="77777777" w:rsidR="00743BEA" w:rsidRPr="00743BEA" w:rsidRDefault="00743BEA" w:rsidP="00743BEA">
      <w:pPr>
        <w:pStyle w:val="EndNoteBibliography"/>
        <w:spacing w:after="0"/>
      </w:pPr>
      <w:r w:rsidRPr="00743BEA">
        <w:t>27.</w:t>
      </w:r>
      <w:r w:rsidRPr="00743BEA">
        <w:tab/>
        <w:t>Authority EFS. The European Union Summary Report on Antimicrobial Resistance in zoonotic and indicator bacteria from humans, animals and food in 2018/2019. EFSA Journal. 2021;19(4).</w:t>
      </w:r>
    </w:p>
    <w:p w14:paraId="600A189C" w14:textId="77777777" w:rsidR="00743BEA" w:rsidRPr="00743BEA" w:rsidRDefault="00743BEA" w:rsidP="00743BEA">
      <w:pPr>
        <w:pStyle w:val="EndNoteBibliography"/>
        <w:spacing w:after="0"/>
      </w:pPr>
      <w:r w:rsidRPr="00743BEA">
        <w:t>28.</w:t>
      </w:r>
      <w:r w:rsidRPr="00743BEA">
        <w:tab/>
        <w:t>European Medicines Agency ESoVAC. Sales of veterinary antimicrobial agents in 31 European countries in 2014. European Medicines Agency; 2016.</w:t>
      </w:r>
    </w:p>
    <w:p w14:paraId="69222001" w14:textId="77777777" w:rsidR="00743BEA" w:rsidRPr="00743BEA" w:rsidRDefault="00743BEA" w:rsidP="00743BEA">
      <w:pPr>
        <w:pStyle w:val="EndNoteBibliography"/>
        <w:spacing w:after="0"/>
      </w:pPr>
      <w:r w:rsidRPr="00743BEA">
        <w:t>29.</w:t>
      </w:r>
      <w:r w:rsidRPr="00743BEA">
        <w:tab/>
        <w:t>European Medicines Agency ESoVAC. Sales of veterinary antimicrobial agents in 31 European countries in 2015. European Medicines Agency; 2017.</w:t>
      </w:r>
    </w:p>
    <w:p w14:paraId="7EA8297A" w14:textId="77777777" w:rsidR="00743BEA" w:rsidRPr="00743BEA" w:rsidRDefault="00743BEA" w:rsidP="00743BEA">
      <w:pPr>
        <w:pStyle w:val="EndNoteBibliography"/>
        <w:spacing w:after="0"/>
      </w:pPr>
      <w:r w:rsidRPr="00743BEA">
        <w:t>30.</w:t>
      </w:r>
      <w:r w:rsidRPr="00743BEA">
        <w:tab/>
        <w:t>European Medicines Agency ESoVAC. Sales of veterinary antimicrobial agents in 31 European countries in 2016. European Medicines Agency; 2018.</w:t>
      </w:r>
    </w:p>
    <w:p w14:paraId="4FCA53E7" w14:textId="77777777" w:rsidR="00743BEA" w:rsidRPr="00743BEA" w:rsidRDefault="00743BEA" w:rsidP="00743BEA">
      <w:pPr>
        <w:pStyle w:val="EndNoteBibliography"/>
        <w:spacing w:after="0"/>
      </w:pPr>
      <w:r w:rsidRPr="00743BEA">
        <w:t>31.</w:t>
      </w:r>
      <w:r w:rsidRPr="00743BEA">
        <w:tab/>
        <w:t>European Medicines Agency ESoVAC. Sales of veterinary antimicrobial agents in 31 European countries in 2017. European Medicines Agency; 2019.</w:t>
      </w:r>
    </w:p>
    <w:p w14:paraId="7BF76A55" w14:textId="77777777" w:rsidR="00743BEA" w:rsidRPr="00743BEA" w:rsidRDefault="00743BEA" w:rsidP="00743BEA">
      <w:pPr>
        <w:pStyle w:val="EndNoteBibliography"/>
        <w:spacing w:after="0"/>
      </w:pPr>
      <w:r w:rsidRPr="00743BEA">
        <w:t>32.</w:t>
      </w:r>
      <w:r w:rsidRPr="00743BEA">
        <w:tab/>
        <w:t>European Medicines Agency ESoVAC. Sales of veterinary antimicrobial agents in 31 European countries in 2018. European Medicines Agency; 2020.</w:t>
      </w:r>
    </w:p>
    <w:p w14:paraId="3058CDBA" w14:textId="77777777" w:rsidR="00743BEA" w:rsidRPr="00743BEA" w:rsidRDefault="00743BEA" w:rsidP="00743BEA">
      <w:pPr>
        <w:pStyle w:val="EndNoteBibliography"/>
        <w:spacing w:after="0"/>
      </w:pPr>
      <w:r w:rsidRPr="00743BEA">
        <w:t>33.</w:t>
      </w:r>
      <w:r w:rsidRPr="00743BEA">
        <w:tab/>
        <w:t>Directorate VM. UK One Health Report - Joint report on antibiotic use and antibiotic resistance, 2013–2017. New Haw, Addlestone: Veterinary Medicines Directorate; 2019.</w:t>
      </w:r>
    </w:p>
    <w:p w14:paraId="14C113C6" w14:textId="77777777" w:rsidR="00743BEA" w:rsidRPr="00743BEA" w:rsidRDefault="00743BEA" w:rsidP="00743BEA">
      <w:pPr>
        <w:pStyle w:val="EndNoteBibliography"/>
        <w:spacing w:after="0"/>
      </w:pPr>
      <w:r w:rsidRPr="00743BEA">
        <w:t>34.</w:t>
      </w:r>
      <w:r w:rsidRPr="00743BEA">
        <w:tab/>
        <w:t>Bean DC, Livermore DM, Papa I, Hall LM. Resistance among Escherichia coli to sulphonamides and other antimicrobials now little used in man. J Antimicrob Chemoth. 2005;56(5):962-4.</w:t>
      </w:r>
    </w:p>
    <w:p w14:paraId="4B502661" w14:textId="77777777" w:rsidR="00743BEA" w:rsidRPr="00743BEA" w:rsidRDefault="00743BEA" w:rsidP="00743BEA">
      <w:pPr>
        <w:pStyle w:val="EndNoteBibliography"/>
        <w:spacing w:after="0"/>
      </w:pPr>
      <w:r w:rsidRPr="00743BEA">
        <w:lastRenderedPageBreak/>
        <w:t>35.</w:t>
      </w:r>
      <w:r w:rsidRPr="00743BEA">
        <w:tab/>
        <w:t>Minter A, Retkute R. Approximate Bayesian Computation for infectious disease modelling. Epidemics. 2019;29:100368.</w:t>
      </w:r>
    </w:p>
    <w:p w14:paraId="12B3DBEC" w14:textId="77777777" w:rsidR="00743BEA" w:rsidRPr="00743BEA" w:rsidRDefault="00743BEA" w:rsidP="00743BEA">
      <w:pPr>
        <w:pStyle w:val="EndNoteBibliography"/>
        <w:spacing w:after="0"/>
      </w:pPr>
      <w:r w:rsidRPr="00743BEA">
        <w:t>36.</w:t>
      </w:r>
      <w:r w:rsidRPr="00743BEA">
        <w:tab/>
        <w:t>Saltelli A, Bolado R. An alternative way to compute Fourier amplitude sensitivity test (FAST). Computational Statistics &amp; Data Analysis. 1998;26(4):445-60.</w:t>
      </w:r>
    </w:p>
    <w:p w14:paraId="4E99EBF2" w14:textId="300CCDCD" w:rsidR="00743BEA" w:rsidRPr="00743BEA" w:rsidRDefault="00743BEA" w:rsidP="00743BEA">
      <w:pPr>
        <w:pStyle w:val="EndNoteBibliography"/>
        <w:spacing w:after="0"/>
      </w:pPr>
      <w:r w:rsidRPr="00743BEA">
        <w:t>37.</w:t>
      </w:r>
      <w:r w:rsidRPr="00743BEA">
        <w:tab/>
        <w:t xml:space="preserve">Department for Environment FRAaAaPHA. Disease prevention for livestock and poultry keepers United Kingdom: Department for Environment, Food &amp; Rural Affairs and Animal and Plant Health Agency; 2015 [cited 2021. Available from: </w:t>
      </w:r>
      <w:hyperlink r:id="rId11" w:history="1">
        <w:r w:rsidRPr="00743BEA">
          <w:rPr>
            <w:rStyle w:val="Hyperlink"/>
          </w:rPr>
          <w:t>https://www.gov.uk/guidance/disease-prevention-for-livestock-farmers</w:t>
        </w:r>
      </w:hyperlink>
      <w:r w:rsidRPr="00743BEA">
        <w:t>.</w:t>
      </w:r>
    </w:p>
    <w:p w14:paraId="6D7771BA" w14:textId="77777777" w:rsidR="00743BEA" w:rsidRPr="00743BEA" w:rsidRDefault="00743BEA" w:rsidP="00743BEA">
      <w:pPr>
        <w:pStyle w:val="EndNoteBibliography"/>
        <w:spacing w:after="0"/>
      </w:pPr>
      <w:r w:rsidRPr="00743BEA">
        <w:t>38.</w:t>
      </w:r>
      <w:r w:rsidRPr="00743BEA">
        <w:tab/>
        <w:t>Aarestrup FM, Wegener HC, Collignon P. Resistance in bacteria of the food chain: epidemiology and control strategies. Expert review of anti-infective therapy. 2008;6(5):733-50.</w:t>
      </w:r>
    </w:p>
    <w:p w14:paraId="7AA2B60D" w14:textId="77777777" w:rsidR="00743BEA" w:rsidRPr="00743BEA" w:rsidRDefault="00743BEA" w:rsidP="00743BEA">
      <w:pPr>
        <w:pStyle w:val="EndNoteBibliography"/>
        <w:spacing w:after="0"/>
      </w:pPr>
      <w:r w:rsidRPr="00743BEA">
        <w:t>39.</w:t>
      </w:r>
      <w:r w:rsidRPr="00743BEA">
        <w:tab/>
        <w:t>Cheng G, Hao H, Xie S, Wang X, Dai M, Huang L, et al. Antibiotic alternatives: the substitution of antibiotics in animal husbandry? Frontiers in microbiology. 2014;5:217.</w:t>
      </w:r>
    </w:p>
    <w:p w14:paraId="43F4E49F" w14:textId="77777777" w:rsidR="00743BEA" w:rsidRPr="00743BEA" w:rsidRDefault="00743BEA" w:rsidP="00743BEA">
      <w:pPr>
        <w:pStyle w:val="EndNoteBibliography"/>
        <w:spacing w:after="0"/>
      </w:pPr>
      <w:r w:rsidRPr="00743BEA">
        <w:t>40.</w:t>
      </w:r>
      <w:r w:rsidRPr="00743BEA">
        <w:tab/>
        <w:t>Cogliani C, Goossens H, Greko C. Restricting antimicrobial use in food animals: lessons from Europe. Microbe. 2011;6(6):274.</w:t>
      </w:r>
    </w:p>
    <w:p w14:paraId="2E6EEF38" w14:textId="77777777" w:rsidR="00743BEA" w:rsidRPr="00743BEA" w:rsidRDefault="00743BEA" w:rsidP="00743BEA">
      <w:pPr>
        <w:pStyle w:val="EndNoteBibliography"/>
        <w:spacing w:after="0"/>
      </w:pPr>
      <w:r w:rsidRPr="00743BEA">
        <w:t>41.</w:t>
      </w:r>
      <w:r w:rsidRPr="00743BEA">
        <w:tab/>
        <w:t>Unicomb LE. Food safety: pathogen transmission routes, hygiene practices and prevention. Journal of health, population, and nutrition. 2009;27(5):599.</w:t>
      </w:r>
    </w:p>
    <w:p w14:paraId="16C444ED" w14:textId="77777777" w:rsidR="00743BEA" w:rsidRPr="00743BEA" w:rsidRDefault="00743BEA" w:rsidP="00743BEA">
      <w:pPr>
        <w:pStyle w:val="EndNoteBibliography"/>
        <w:spacing w:after="0"/>
      </w:pPr>
      <w:r w:rsidRPr="00743BEA">
        <w:t>42.</w:t>
      </w:r>
      <w:r w:rsidRPr="00743BEA">
        <w:tab/>
        <w:t>Davies NG, Flasche S, Jit M, Atkins KE. Within-host dynamics shape antibiotic resistance in commensal bacteria. Nature ecology &amp; evolution. 2019;3(3):440-9.</w:t>
      </w:r>
    </w:p>
    <w:p w14:paraId="7FB047E9" w14:textId="77777777" w:rsidR="00743BEA" w:rsidRPr="00743BEA" w:rsidRDefault="00743BEA" w:rsidP="00743BEA">
      <w:pPr>
        <w:pStyle w:val="EndNoteBibliography"/>
      </w:pPr>
      <w:r w:rsidRPr="00743BEA">
        <w:t>43.</w:t>
      </w:r>
      <w:r w:rsidRPr="00743BEA">
        <w:tab/>
        <w:t>Van Boeckel TP, Pires J, Silvester R, Zhao C, Song J, Criscuolo NG, et al. Global trends in antimicrobial resistance in animals in low-and middle-income countries. Science. 2019;365(6459).</w:t>
      </w:r>
    </w:p>
    <w:p w14:paraId="7AE208EA" w14:textId="289F3B3C"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21"/>
  </w:num>
  <w:num w:numId="4">
    <w:abstractNumId w:val="5"/>
  </w:num>
  <w:num w:numId="5">
    <w:abstractNumId w:val="2"/>
  </w:num>
  <w:num w:numId="6">
    <w:abstractNumId w:val="25"/>
  </w:num>
  <w:num w:numId="7">
    <w:abstractNumId w:val="1"/>
  </w:num>
  <w:num w:numId="8">
    <w:abstractNumId w:val="12"/>
  </w:num>
  <w:num w:numId="9">
    <w:abstractNumId w:val="4"/>
  </w:num>
  <w:num w:numId="10">
    <w:abstractNumId w:val="27"/>
  </w:num>
  <w:num w:numId="11">
    <w:abstractNumId w:val="3"/>
  </w:num>
  <w:num w:numId="12">
    <w:abstractNumId w:val="31"/>
  </w:num>
  <w:num w:numId="13">
    <w:abstractNumId w:val="24"/>
  </w:num>
  <w:num w:numId="14">
    <w:abstractNumId w:val="17"/>
  </w:num>
  <w:num w:numId="15">
    <w:abstractNumId w:val="19"/>
  </w:num>
  <w:num w:numId="16">
    <w:abstractNumId w:val="18"/>
  </w:num>
  <w:num w:numId="17">
    <w:abstractNumId w:val="20"/>
  </w:num>
  <w:num w:numId="18">
    <w:abstractNumId w:val="26"/>
  </w:num>
  <w:num w:numId="19">
    <w:abstractNumId w:val="9"/>
  </w:num>
  <w:num w:numId="20">
    <w:abstractNumId w:val="13"/>
  </w:num>
  <w:num w:numId="21">
    <w:abstractNumId w:val="32"/>
  </w:num>
  <w:num w:numId="22">
    <w:abstractNumId w:val="23"/>
  </w:num>
  <w:num w:numId="23">
    <w:abstractNumId w:val="28"/>
  </w:num>
  <w:num w:numId="24">
    <w:abstractNumId w:val="14"/>
  </w:num>
  <w:num w:numId="25">
    <w:abstractNumId w:val="11"/>
  </w:num>
  <w:num w:numId="26">
    <w:abstractNumId w:val="16"/>
  </w:num>
  <w:num w:numId="27">
    <w:abstractNumId w:val="29"/>
  </w:num>
  <w:num w:numId="28">
    <w:abstractNumId w:val="15"/>
  </w:num>
  <w:num w:numId="29">
    <w:abstractNumId w:val="7"/>
  </w:num>
  <w:num w:numId="30">
    <w:abstractNumId w:val="30"/>
  </w:num>
  <w:num w:numId="31">
    <w:abstractNumId w:val="22"/>
  </w:num>
  <w:num w:numId="32">
    <w:abstractNumId w:val="8"/>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54&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97C81"/>
    <w:rsid w:val="000A4ED7"/>
    <w:rsid w:val="000A6F01"/>
    <w:rsid w:val="000B01BB"/>
    <w:rsid w:val="000B0D39"/>
    <w:rsid w:val="000B1A50"/>
    <w:rsid w:val="000B2908"/>
    <w:rsid w:val="000B6DCF"/>
    <w:rsid w:val="000C4FDF"/>
    <w:rsid w:val="000D0F05"/>
    <w:rsid w:val="000D2A47"/>
    <w:rsid w:val="000E5FE6"/>
    <w:rsid w:val="000E67F2"/>
    <w:rsid w:val="000F0C22"/>
    <w:rsid w:val="000F3621"/>
    <w:rsid w:val="00111260"/>
    <w:rsid w:val="001135B6"/>
    <w:rsid w:val="001142A2"/>
    <w:rsid w:val="001159D5"/>
    <w:rsid w:val="00117788"/>
    <w:rsid w:val="0012774A"/>
    <w:rsid w:val="00135359"/>
    <w:rsid w:val="00143156"/>
    <w:rsid w:val="00147CE4"/>
    <w:rsid w:val="00175239"/>
    <w:rsid w:val="0018541F"/>
    <w:rsid w:val="00196251"/>
    <w:rsid w:val="0019711E"/>
    <w:rsid w:val="001A0A85"/>
    <w:rsid w:val="001C7F84"/>
    <w:rsid w:val="001D18AA"/>
    <w:rsid w:val="001D6A68"/>
    <w:rsid w:val="001E46FC"/>
    <w:rsid w:val="001F0269"/>
    <w:rsid w:val="001F1336"/>
    <w:rsid w:val="00200F56"/>
    <w:rsid w:val="00210325"/>
    <w:rsid w:val="00211E7D"/>
    <w:rsid w:val="002135EA"/>
    <w:rsid w:val="0022525E"/>
    <w:rsid w:val="0022713D"/>
    <w:rsid w:val="0023286C"/>
    <w:rsid w:val="00243A06"/>
    <w:rsid w:val="00250542"/>
    <w:rsid w:val="002509A0"/>
    <w:rsid w:val="002534CB"/>
    <w:rsid w:val="00253ECC"/>
    <w:rsid w:val="00262AFB"/>
    <w:rsid w:val="00262CDD"/>
    <w:rsid w:val="002656F5"/>
    <w:rsid w:val="002671DD"/>
    <w:rsid w:val="00272AEC"/>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12DE0"/>
    <w:rsid w:val="00321221"/>
    <w:rsid w:val="00322B49"/>
    <w:rsid w:val="003278B4"/>
    <w:rsid w:val="00342F0D"/>
    <w:rsid w:val="00343AF8"/>
    <w:rsid w:val="003456D4"/>
    <w:rsid w:val="00370782"/>
    <w:rsid w:val="00376000"/>
    <w:rsid w:val="00382C35"/>
    <w:rsid w:val="0038345C"/>
    <w:rsid w:val="00390386"/>
    <w:rsid w:val="00394BCD"/>
    <w:rsid w:val="00395A81"/>
    <w:rsid w:val="00395FA4"/>
    <w:rsid w:val="003B0B12"/>
    <w:rsid w:val="003C0C75"/>
    <w:rsid w:val="003C4859"/>
    <w:rsid w:val="003C66B1"/>
    <w:rsid w:val="003C7AB5"/>
    <w:rsid w:val="003D1B9A"/>
    <w:rsid w:val="003D551E"/>
    <w:rsid w:val="00400728"/>
    <w:rsid w:val="00404368"/>
    <w:rsid w:val="004172AE"/>
    <w:rsid w:val="0045009A"/>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50CF"/>
    <w:rsid w:val="0053516F"/>
    <w:rsid w:val="00546836"/>
    <w:rsid w:val="00552096"/>
    <w:rsid w:val="00552FA7"/>
    <w:rsid w:val="00553B56"/>
    <w:rsid w:val="00557F17"/>
    <w:rsid w:val="00564606"/>
    <w:rsid w:val="00573EB1"/>
    <w:rsid w:val="00575DDB"/>
    <w:rsid w:val="00594C2D"/>
    <w:rsid w:val="005A1045"/>
    <w:rsid w:val="005A1FAE"/>
    <w:rsid w:val="005A2640"/>
    <w:rsid w:val="005A3428"/>
    <w:rsid w:val="005A4D68"/>
    <w:rsid w:val="005A5A64"/>
    <w:rsid w:val="005A67B5"/>
    <w:rsid w:val="005A793B"/>
    <w:rsid w:val="005C16A5"/>
    <w:rsid w:val="005C67A3"/>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769D"/>
    <w:rsid w:val="00690355"/>
    <w:rsid w:val="00691D06"/>
    <w:rsid w:val="00691F18"/>
    <w:rsid w:val="00694276"/>
    <w:rsid w:val="0069727F"/>
    <w:rsid w:val="00697720"/>
    <w:rsid w:val="006A1BE9"/>
    <w:rsid w:val="006A4934"/>
    <w:rsid w:val="006A5992"/>
    <w:rsid w:val="006D300A"/>
    <w:rsid w:val="006D3032"/>
    <w:rsid w:val="006F2CEA"/>
    <w:rsid w:val="00700036"/>
    <w:rsid w:val="00704132"/>
    <w:rsid w:val="007075A3"/>
    <w:rsid w:val="00713317"/>
    <w:rsid w:val="00714F3F"/>
    <w:rsid w:val="00717076"/>
    <w:rsid w:val="00726EDB"/>
    <w:rsid w:val="007272E6"/>
    <w:rsid w:val="00731899"/>
    <w:rsid w:val="00737B8B"/>
    <w:rsid w:val="00743BEA"/>
    <w:rsid w:val="00746010"/>
    <w:rsid w:val="00751169"/>
    <w:rsid w:val="00761B80"/>
    <w:rsid w:val="007724BE"/>
    <w:rsid w:val="00773207"/>
    <w:rsid w:val="00775151"/>
    <w:rsid w:val="00776BC6"/>
    <w:rsid w:val="007772C9"/>
    <w:rsid w:val="00780570"/>
    <w:rsid w:val="007843CD"/>
    <w:rsid w:val="00795193"/>
    <w:rsid w:val="007A6BD3"/>
    <w:rsid w:val="007A6CE5"/>
    <w:rsid w:val="007B077D"/>
    <w:rsid w:val="007B769A"/>
    <w:rsid w:val="007C4D5F"/>
    <w:rsid w:val="007C570D"/>
    <w:rsid w:val="007F6D14"/>
    <w:rsid w:val="00813B39"/>
    <w:rsid w:val="0081687A"/>
    <w:rsid w:val="0081695C"/>
    <w:rsid w:val="008302D6"/>
    <w:rsid w:val="008321D5"/>
    <w:rsid w:val="00836F29"/>
    <w:rsid w:val="0084160B"/>
    <w:rsid w:val="0084700F"/>
    <w:rsid w:val="00856D37"/>
    <w:rsid w:val="00857445"/>
    <w:rsid w:val="00880247"/>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F7BAE"/>
    <w:rsid w:val="00902156"/>
    <w:rsid w:val="00903286"/>
    <w:rsid w:val="00916928"/>
    <w:rsid w:val="00917831"/>
    <w:rsid w:val="009212AA"/>
    <w:rsid w:val="00924E01"/>
    <w:rsid w:val="0092729E"/>
    <w:rsid w:val="00930988"/>
    <w:rsid w:val="00932245"/>
    <w:rsid w:val="009421D2"/>
    <w:rsid w:val="00943A0E"/>
    <w:rsid w:val="00944C32"/>
    <w:rsid w:val="00951920"/>
    <w:rsid w:val="00954985"/>
    <w:rsid w:val="009575AB"/>
    <w:rsid w:val="0096269C"/>
    <w:rsid w:val="009647D1"/>
    <w:rsid w:val="00967A61"/>
    <w:rsid w:val="009750B1"/>
    <w:rsid w:val="00977460"/>
    <w:rsid w:val="00980D34"/>
    <w:rsid w:val="00980EB6"/>
    <w:rsid w:val="0098412A"/>
    <w:rsid w:val="00985E19"/>
    <w:rsid w:val="00986E3F"/>
    <w:rsid w:val="00995903"/>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74666"/>
    <w:rsid w:val="00A8498D"/>
    <w:rsid w:val="00A9171F"/>
    <w:rsid w:val="00A9283D"/>
    <w:rsid w:val="00A93B74"/>
    <w:rsid w:val="00A96328"/>
    <w:rsid w:val="00AA5EAF"/>
    <w:rsid w:val="00AB2E5C"/>
    <w:rsid w:val="00AB5FD4"/>
    <w:rsid w:val="00AB6D83"/>
    <w:rsid w:val="00AC06D0"/>
    <w:rsid w:val="00AE58A5"/>
    <w:rsid w:val="00AE63BE"/>
    <w:rsid w:val="00AF468F"/>
    <w:rsid w:val="00B101C1"/>
    <w:rsid w:val="00B104B4"/>
    <w:rsid w:val="00B11123"/>
    <w:rsid w:val="00B11B5D"/>
    <w:rsid w:val="00B1203C"/>
    <w:rsid w:val="00B15218"/>
    <w:rsid w:val="00B16CB4"/>
    <w:rsid w:val="00B23C09"/>
    <w:rsid w:val="00B32210"/>
    <w:rsid w:val="00B34A54"/>
    <w:rsid w:val="00B361BE"/>
    <w:rsid w:val="00B477CC"/>
    <w:rsid w:val="00B500F3"/>
    <w:rsid w:val="00B56551"/>
    <w:rsid w:val="00B56ECD"/>
    <w:rsid w:val="00B609F0"/>
    <w:rsid w:val="00B61C77"/>
    <w:rsid w:val="00B6390A"/>
    <w:rsid w:val="00B7030C"/>
    <w:rsid w:val="00B70D2F"/>
    <w:rsid w:val="00B71122"/>
    <w:rsid w:val="00B80311"/>
    <w:rsid w:val="00B83E5E"/>
    <w:rsid w:val="00B85CE4"/>
    <w:rsid w:val="00B87C52"/>
    <w:rsid w:val="00B9105F"/>
    <w:rsid w:val="00BA0A5B"/>
    <w:rsid w:val="00BA73C1"/>
    <w:rsid w:val="00BB377C"/>
    <w:rsid w:val="00BB686B"/>
    <w:rsid w:val="00BC05D5"/>
    <w:rsid w:val="00BC3D2D"/>
    <w:rsid w:val="00BC500C"/>
    <w:rsid w:val="00BD4004"/>
    <w:rsid w:val="00BD7749"/>
    <w:rsid w:val="00BD7DCA"/>
    <w:rsid w:val="00BF3300"/>
    <w:rsid w:val="00C02277"/>
    <w:rsid w:val="00C02537"/>
    <w:rsid w:val="00C0476B"/>
    <w:rsid w:val="00C059AD"/>
    <w:rsid w:val="00C122B2"/>
    <w:rsid w:val="00C21102"/>
    <w:rsid w:val="00C236AA"/>
    <w:rsid w:val="00C24730"/>
    <w:rsid w:val="00C278E9"/>
    <w:rsid w:val="00C27CC4"/>
    <w:rsid w:val="00C30AC9"/>
    <w:rsid w:val="00C32C79"/>
    <w:rsid w:val="00C3684B"/>
    <w:rsid w:val="00C53D33"/>
    <w:rsid w:val="00C5770A"/>
    <w:rsid w:val="00C74C7E"/>
    <w:rsid w:val="00C761DB"/>
    <w:rsid w:val="00C77E26"/>
    <w:rsid w:val="00C9190F"/>
    <w:rsid w:val="00C95575"/>
    <w:rsid w:val="00CA283B"/>
    <w:rsid w:val="00CA6002"/>
    <w:rsid w:val="00CC042B"/>
    <w:rsid w:val="00CC0A96"/>
    <w:rsid w:val="00CC7C17"/>
    <w:rsid w:val="00CD0997"/>
    <w:rsid w:val="00CD09DF"/>
    <w:rsid w:val="00CD572E"/>
    <w:rsid w:val="00CE6631"/>
    <w:rsid w:val="00D11C96"/>
    <w:rsid w:val="00D1449E"/>
    <w:rsid w:val="00D33CB3"/>
    <w:rsid w:val="00D442E6"/>
    <w:rsid w:val="00D46D16"/>
    <w:rsid w:val="00D53294"/>
    <w:rsid w:val="00D53369"/>
    <w:rsid w:val="00D546AA"/>
    <w:rsid w:val="00D5581E"/>
    <w:rsid w:val="00D55D68"/>
    <w:rsid w:val="00D6490A"/>
    <w:rsid w:val="00D67AE7"/>
    <w:rsid w:val="00D717B5"/>
    <w:rsid w:val="00D96CB1"/>
    <w:rsid w:val="00DA0A54"/>
    <w:rsid w:val="00DB62FF"/>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319F8"/>
    <w:rsid w:val="00E32DA8"/>
    <w:rsid w:val="00E33F5F"/>
    <w:rsid w:val="00E35039"/>
    <w:rsid w:val="00E35D9F"/>
    <w:rsid w:val="00E369EB"/>
    <w:rsid w:val="00E36D15"/>
    <w:rsid w:val="00E415A4"/>
    <w:rsid w:val="00E4516E"/>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E371C"/>
    <w:rsid w:val="00EF3485"/>
    <w:rsid w:val="00EF6E77"/>
    <w:rsid w:val="00EF7D0D"/>
    <w:rsid w:val="00F06C62"/>
    <w:rsid w:val="00F115B2"/>
    <w:rsid w:val="00F1415A"/>
    <w:rsid w:val="00F3365D"/>
    <w:rsid w:val="00F45141"/>
    <w:rsid w:val="00F518A6"/>
    <w:rsid w:val="00F545E4"/>
    <w:rsid w:val="00F56D19"/>
    <w:rsid w:val="00F606C7"/>
    <w:rsid w:val="00F651CA"/>
    <w:rsid w:val="00F7482A"/>
    <w:rsid w:val="00F74B7C"/>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A30"/>
    <w:rsid w:val="00FD4CC1"/>
    <w:rsid w:val="00FD79ED"/>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
    <w:name w:val="Unresolved Mention"/>
    <w:basedOn w:val="DefaultParagraphFont"/>
    <w:uiPriority w:val="99"/>
    <w:semiHidden/>
    <w:unhideWhenUsed/>
    <w:rsid w:val="00D144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gov.uk/guidance/disease-prevention-for-livestock-farmers"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5883E-DA7C-407D-9B38-62AEB9816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50</TotalTime>
  <Pages>23</Pages>
  <Words>10453</Words>
  <Characters>63036</Characters>
  <Application>Microsoft Office Word</Application>
  <DocSecurity>0</DocSecurity>
  <Lines>110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45</cp:revision>
  <dcterms:created xsi:type="dcterms:W3CDTF">2021-10-13T09:51:00Z</dcterms:created>
  <dcterms:modified xsi:type="dcterms:W3CDTF">2021-11-19T16:29:00Z</dcterms:modified>
</cp:coreProperties>
</file>